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r w:rsidR="006F6491">
        <w:fldChar w:fldCharType="begin"/>
      </w:r>
      <w:r w:rsidR="006F6491">
        <w:instrText xml:space="preserve"> DOCPROPERTY  "Extension Name"  \* MERGEFORMAT </w:instrText>
      </w:r>
      <w:r w:rsidR="006F6491">
        <w:fldChar w:fldCharType="separate"/>
      </w:r>
      <w:r w:rsidR="00BE6A56">
        <w:rPr>
          <w:rStyle w:val="titleline1Char"/>
        </w:rPr>
        <w:t>Century Succession</w:t>
      </w:r>
      <w:r w:rsidR="006F6491">
        <w:rPr>
          <w:rStyle w:val="titleline1Char"/>
        </w:rPr>
        <w:fldChar w:fldCharType="end"/>
      </w:r>
      <w:r>
        <w:t xml:space="preserve"> v</w:t>
      </w:r>
      <w:fldSimple w:instr=" DOCPROPERTY  &quot;Extension Version&quot;  \* MERGEFORMAT ">
        <w:r w:rsidR="00A85D83" w:rsidRPr="003B6F14">
          <w:rPr>
            <w:rStyle w:val="titleline1Char"/>
          </w:rPr>
          <w:t>3.</w:t>
        </w:r>
        <w:r w:rsidR="00A85D83">
          <w:rPr>
            <w:rStyle w:val="titleline1Char"/>
          </w:rPr>
          <w:t>2</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rPr>
          <w:ins w:id="2" w:author="Melissa Lucash" w:date="2014-05-07T15:36:00Z"/>
        </w:rPr>
      </w:pPr>
      <w:r>
        <w:t>Melissa S. Lucash</w:t>
      </w:r>
      <w:bookmarkStart w:id="3" w:name="_GoBack"/>
    </w:p>
    <w:p w:rsidR="00426F0F" w:rsidRDefault="00426F0F" w:rsidP="00285A23">
      <w:pPr>
        <w:jc w:val="center"/>
        <w:outlineLvl w:val="0"/>
      </w:pPr>
      <w:ins w:id="4" w:author="Melissa Lucash" w:date="2014-05-07T15:36:00Z">
        <w:r>
          <w:t>Megan Creutzburg</w:t>
        </w:r>
      </w:ins>
      <w:bookmarkEnd w:id="3"/>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6F6491">
        <w:rPr>
          <w:noProof/>
        </w:rPr>
        <w:t>May 7, 2014</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5" w:name="_Toc101616050"/>
    <w:bookmarkEnd w:id="0"/>
    <w:p w:rsidR="006F6491"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241470" w:history="1">
        <w:r w:rsidR="006F6491" w:rsidRPr="00ED1555">
          <w:rPr>
            <w:rStyle w:val="Hyperlink"/>
            <w:noProof/>
          </w:rPr>
          <w:t>1</w:t>
        </w:r>
        <w:r w:rsidR="006F6491">
          <w:rPr>
            <w:rFonts w:asciiTheme="minorHAnsi" w:eastAsiaTheme="minorEastAsia" w:hAnsiTheme="minorHAnsi" w:cstheme="minorBidi"/>
            <w:b w:val="0"/>
            <w:bCs w:val="0"/>
            <w:caps w:val="0"/>
            <w:noProof/>
            <w:sz w:val="22"/>
            <w:szCs w:val="22"/>
          </w:rPr>
          <w:tab/>
        </w:r>
        <w:r w:rsidR="006F6491" w:rsidRPr="00ED1555">
          <w:rPr>
            <w:rStyle w:val="Hyperlink"/>
            <w:noProof/>
          </w:rPr>
          <w:t>Introduction</w:t>
        </w:r>
        <w:r w:rsidR="006F6491">
          <w:rPr>
            <w:noProof/>
            <w:webHidden/>
          </w:rPr>
          <w:tab/>
        </w:r>
        <w:r w:rsidR="006F6491">
          <w:rPr>
            <w:noProof/>
            <w:webHidden/>
          </w:rPr>
          <w:fldChar w:fldCharType="begin"/>
        </w:r>
        <w:r w:rsidR="006F6491">
          <w:rPr>
            <w:noProof/>
            <w:webHidden/>
          </w:rPr>
          <w:instrText xml:space="preserve"> PAGEREF _Toc387241470 \h </w:instrText>
        </w:r>
        <w:r w:rsidR="006F6491">
          <w:rPr>
            <w:noProof/>
            <w:webHidden/>
          </w:rPr>
        </w:r>
        <w:r w:rsidR="006F6491">
          <w:rPr>
            <w:noProof/>
            <w:webHidden/>
          </w:rPr>
          <w:fldChar w:fldCharType="separate"/>
        </w:r>
        <w:r w:rsidR="006F6491">
          <w:rPr>
            <w:noProof/>
            <w:webHidden/>
          </w:rPr>
          <w:t>4</w:t>
        </w:r>
        <w:r w:rsidR="006F6491">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1" w:history="1">
        <w:r w:rsidRPr="00ED1555">
          <w:rPr>
            <w:rStyle w:val="Hyperlink"/>
            <w:noProof/>
          </w:rPr>
          <w:t>1.1</w:t>
        </w:r>
        <w:r>
          <w:rPr>
            <w:rFonts w:asciiTheme="minorHAnsi" w:eastAsiaTheme="minorEastAsia" w:hAnsiTheme="minorHAnsi" w:cstheme="minorBidi"/>
            <w:noProof/>
            <w:sz w:val="22"/>
            <w:szCs w:val="22"/>
          </w:rPr>
          <w:tab/>
        </w:r>
        <w:r w:rsidRPr="00ED1555">
          <w:rPr>
            <w:rStyle w:val="Hyperlink"/>
            <w:noProof/>
          </w:rPr>
          <w:t>Cohort Reproduction – Probability of Establishment</w:t>
        </w:r>
        <w:r>
          <w:rPr>
            <w:noProof/>
            <w:webHidden/>
          </w:rPr>
          <w:tab/>
        </w:r>
        <w:r>
          <w:rPr>
            <w:noProof/>
            <w:webHidden/>
          </w:rPr>
          <w:fldChar w:fldCharType="begin"/>
        </w:r>
        <w:r>
          <w:rPr>
            <w:noProof/>
            <w:webHidden/>
          </w:rPr>
          <w:instrText xml:space="preserve"> PAGEREF _Toc387241471 \h </w:instrText>
        </w:r>
        <w:r>
          <w:rPr>
            <w:noProof/>
            <w:webHidden/>
          </w:rPr>
        </w:r>
        <w:r>
          <w:rPr>
            <w:noProof/>
            <w:webHidden/>
          </w:rPr>
          <w:fldChar w:fldCharType="separate"/>
        </w:r>
        <w:r>
          <w:rPr>
            <w:noProof/>
            <w:webHidden/>
          </w:rPr>
          <w:t>4</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3" w:history="1">
        <w:r w:rsidRPr="00ED1555">
          <w:rPr>
            <w:rStyle w:val="Hyperlink"/>
            <w:noProof/>
          </w:rPr>
          <w:t>1.2</w:t>
        </w:r>
        <w:r>
          <w:rPr>
            <w:rFonts w:asciiTheme="minorHAnsi" w:eastAsiaTheme="minorEastAsia" w:hAnsiTheme="minorHAnsi" w:cstheme="minorBidi"/>
            <w:noProof/>
            <w:sz w:val="22"/>
            <w:szCs w:val="22"/>
          </w:rPr>
          <w:tab/>
        </w:r>
        <w:r w:rsidRPr="00ED1555">
          <w:rPr>
            <w:rStyle w:val="Hyperlink"/>
            <w:noProof/>
          </w:rPr>
          <w:t>Cohort Growth</w:t>
        </w:r>
        <w:r>
          <w:rPr>
            <w:noProof/>
            <w:webHidden/>
          </w:rPr>
          <w:tab/>
        </w:r>
        <w:r>
          <w:rPr>
            <w:noProof/>
            <w:webHidden/>
          </w:rPr>
          <w:fldChar w:fldCharType="begin"/>
        </w:r>
        <w:r>
          <w:rPr>
            <w:noProof/>
            <w:webHidden/>
          </w:rPr>
          <w:instrText xml:space="preserve"> PAGEREF _Toc387241473 \h </w:instrText>
        </w:r>
        <w:r>
          <w:rPr>
            <w:noProof/>
            <w:webHidden/>
          </w:rPr>
        </w:r>
        <w:r>
          <w:rPr>
            <w:noProof/>
            <w:webHidden/>
          </w:rPr>
          <w:fldChar w:fldCharType="separate"/>
        </w:r>
        <w:r>
          <w:rPr>
            <w:noProof/>
            <w:webHidden/>
          </w:rPr>
          <w:t>4</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4" w:history="1">
        <w:r w:rsidRPr="00ED1555">
          <w:rPr>
            <w:rStyle w:val="Hyperlink"/>
            <w:noProof/>
          </w:rPr>
          <w:t>1.3</w:t>
        </w:r>
        <w:r>
          <w:rPr>
            <w:rFonts w:asciiTheme="minorHAnsi" w:eastAsiaTheme="minorEastAsia" w:hAnsiTheme="minorHAnsi" w:cstheme="minorBidi"/>
            <w:noProof/>
            <w:sz w:val="22"/>
            <w:szCs w:val="22"/>
          </w:rPr>
          <w:tab/>
        </w:r>
        <w:r w:rsidRPr="00ED1555">
          <w:rPr>
            <w:rStyle w:val="Hyperlink"/>
            <w:noProof/>
          </w:rPr>
          <w:t>Soil and Dead Biomass Decay</w:t>
        </w:r>
        <w:r>
          <w:rPr>
            <w:noProof/>
            <w:webHidden/>
          </w:rPr>
          <w:tab/>
        </w:r>
        <w:r>
          <w:rPr>
            <w:noProof/>
            <w:webHidden/>
          </w:rPr>
          <w:fldChar w:fldCharType="begin"/>
        </w:r>
        <w:r>
          <w:rPr>
            <w:noProof/>
            <w:webHidden/>
          </w:rPr>
          <w:instrText xml:space="preserve"> PAGEREF _Toc387241474 \h </w:instrText>
        </w:r>
        <w:r>
          <w:rPr>
            <w:noProof/>
            <w:webHidden/>
          </w:rPr>
        </w:r>
        <w:r>
          <w:rPr>
            <w:noProof/>
            <w:webHidden/>
          </w:rPr>
          <w:fldChar w:fldCharType="separate"/>
        </w:r>
        <w:r>
          <w:rPr>
            <w:noProof/>
            <w:webHidden/>
          </w:rPr>
          <w:t>5</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5" w:history="1">
        <w:r w:rsidRPr="00ED1555">
          <w:rPr>
            <w:rStyle w:val="Hyperlink"/>
            <w:noProof/>
          </w:rPr>
          <w:t>1.4</w:t>
        </w:r>
        <w:r>
          <w:rPr>
            <w:rFonts w:asciiTheme="minorHAnsi" w:eastAsiaTheme="minorEastAsia" w:hAnsiTheme="minorHAnsi" w:cstheme="minorBidi"/>
            <w:noProof/>
            <w:sz w:val="22"/>
            <w:szCs w:val="22"/>
          </w:rPr>
          <w:tab/>
        </w:r>
        <w:r w:rsidRPr="00ED1555">
          <w:rPr>
            <w:rStyle w:val="Hyperlink"/>
            <w:noProof/>
          </w:rPr>
          <w:t>Initializing Biomass and Soil Properties</w:t>
        </w:r>
        <w:r>
          <w:rPr>
            <w:noProof/>
            <w:webHidden/>
          </w:rPr>
          <w:tab/>
        </w:r>
        <w:r>
          <w:rPr>
            <w:noProof/>
            <w:webHidden/>
          </w:rPr>
          <w:fldChar w:fldCharType="begin"/>
        </w:r>
        <w:r>
          <w:rPr>
            <w:noProof/>
            <w:webHidden/>
          </w:rPr>
          <w:instrText xml:space="preserve"> PAGEREF _Toc387241475 \h </w:instrText>
        </w:r>
        <w:r>
          <w:rPr>
            <w:noProof/>
            <w:webHidden/>
          </w:rPr>
        </w:r>
        <w:r>
          <w:rPr>
            <w:noProof/>
            <w:webHidden/>
          </w:rPr>
          <w:fldChar w:fldCharType="separate"/>
        </w:r>
        <w:r>
          <w:rPr>
            <w:noProof/>
            <w:webHidden/>
          </w:rPr>
          <w:t>5</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6" w:history="1">
        <w:r w:rsidRPr="00ED1555">
          <w:rPr>
            <w:rStyle w:val="Hyperlink"/>
            <w:noProof/>
          </w:rPr>
          <w:t>1.5</w:t>
        </w:r>
        <w:r>
          <w:rPr>
            <w:rFonts w:asciiTheme="minorHAnsi" w:eastAsiaTheme="minorEastAsia" w:hAnsiTheme="minorHAnsi" w:cstheme="minorBidi"/>
            <w:noProof/>
            <w:sz w:val="22"/>
            <w:szCs w:val="22"/>
          </w:rPr>
          <w:tab/>
        </w:r>
        <w:r w:rsidRPr="00ED1555">
          <w:rPr>
            <w:rStyle w:val="Hyperlink"/>
            <w:noProof/>
          </w:rPr>
          <w:t>Interactions with Age-Only Disturbances</w:t>
        </w:r>
        <w:r>
          <w:rPr>
            <w:noProof/>
            <w:webHidden/>
          </w:rPr>
          <w:tab/>
        </w:r>
        <w:r>
          <w:rPr>
            <w:noProof/>
            <w:webHidden/>
          </w:rPr>
          <w:fldChar w:fldCharType="begin"/>
        </w:r>
        <w:r>
          <w:rPr>
            <w:noProof/>
            <w:webHidden/>
          </w:rPr>
          <w:instrText xml:space="preserve"> PAGEREF _Toc387241476 \h </w:instrText>
        </w:r>
        <w:r>
          <w:rPr>
            <w:noProof/>
            <w:webHidden/>
          </w:rPr>
        </w:r>
        <w:r>
          <w:rPr>
            <w:noProof/>
            <w:webHidden/>
          </w:rPr>
          <w:fldChar w:fldCharType="separate"/>
        </w:r>
        <w:r>
          <w:rPr>
            <w:noProof/>
            <w:webHidden/>
          </w:rPr>
          <w:t>6</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7" w:history="1">
        <w:r w:rsidRPr="00ED1555">
          <w:rPr>
            <w:rStyle w:val="Hyperlink"/>
            <w:noProof/>
          </w:rPr>
          <w:t>1.6</w:t>
        </w:r>
        <w:r>
          <w:rPr>
            <w:rFonts w:asciiTheme="minorHAnsi" w:eastAsiaTheme="minorEastAsia" w:hAnsiTheme="minorHAnsi" w:cstheme="minorBidi"/>
            <w:noProof/>
            <w:sz w:val="22"/>
            <w:szCs w:val="22"/>
          </w:rPr>
          <w:tab/>
        </w:r>
        <w:r w:rsidRPr="00ED1555">
          <w:rPr>
            <w:rStyle w:val="Hyperlink"/>
            <w:noProof/>
          </w:rPr>
          <w:t>Available Light</w:t>
        </w:r>
        <w:r>
          <w:rPr>
            <w:noProof/>
            <w:webHidden/>
          </w:rPr>
          <w:tab/>
        </w:r>
        <w:r>
          <w:rPr>
            <w:noProof/>
            <w:webHidden/>
          </w:rPr>
          <w:fldChar w:fldCharType="begin"/>
        </w:r>
        <w:r>
          <w:rPr>
            <w:noProof/>
            <w:webHidden/>
          </w:rPr>
          <w:instrText xml:space="preserve"> PAGEREF _Toc387241477 \h </w:instrText>
        </w:r>
        <w:r>
          <w:rPr>
            <w:noProof/>
            <w:webHidden/>
          </w:rPr>
        </w:r>
        <w:r>
          <w:rPr>
            <w:noProof/>
            <w:webHidden/>
          </w:rPr>
          <w:fldChar w:fldCharType="separate"/>
        </w:r>
        <w:r>
          <w:rPr>
            <w:noProof/>
            <w:webHidden/>
          </w:rPr>
          <w:t>6</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8" w:history="1">
        <w:r w:rsidRPr="00ED1555">
          <w:rPr>
            <w:rStyle w:val="Hyperlink"/>
            <w:noProof/>
          </w:rPr>
          <w:t>1.7</w:t>
        </w:r>
        <w:r>
          <w:rPr>
            <w:rFonts w:asciiTheme="minorHAnsi" w:eastAsiaTheme="minorEastAsia" w:hAnsiTheme="minorHAnsi" w:cstheme="minorBidi"/>
            <w:noProof/>
            <w:sz w:val="22"/>
            <w:szCs w:val="22"/>
          </w:rPr>
          <w:tab/>
        </w:r>
        <w:r w:rsidRPr="00ED1555">
          <w:rPr>
            <w:rStyle w:val="Hyperlink"/>
            <w:noProof/>
          </w:rPr>
          <w:t>Cohort Reproduction – Disturbance Interactions</w:t>
        </w:r>
        <w:r>
          <w:rPr>
            <w:noProof/>
            <w:webHidden/>
          </w:rPr>
          <w:tab/>
        </w:r>
        <w:r>
          <w:rPr>
            <w:noProof/>
            <w:webHidden/>
          </w:rPr>
          <w:fldChar w:fldCharType="begin"/>
        </w:r>
        <w:r>
          <w:rPr>
            <w:noProof/>
            <w:webHidden/>
          </w:rPr>
          <w:instrText xml:space="preserve"> PAGEREF _Toc387241478 \h </w:instrText>
        </w:r>
        <w:r>
          <w:rPr>
            <w:noProof/>
            <w:webHidden/>
          </w:rPr>
        </w:r>
        <w:r>
          <w:rPr>
            <w:noProof/>
            <w:webHidden/>
          </w:rPr>
          <w:fldChar w:fldCharType="separate"/>
        </w:r>
        <w:r>
          <w:rPr>
            <w:noProof/>
            <w:webHidden/>
          </w:rPr>
          <w:t>6</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79" w:history="1">
        <w:r w:rsidRPr="00ED1555">
          <w:rPr>
            <w:rStyle w:val="Hyperlink"/>
            <w:noProof/>
          </w:rPr>
          <w:t>1.8</w:t>
        </w:r>
        <w:r>
          <w:rPr>
            <w:rFonts w:asciiTheme="minorHAnsi" w:eastAsiaTheme="minorEastAsia" w:hAnsiTheme="minorHAnsi" w:cstheme="minorBidi"/>
            <w:noProof/>
            <w:sz w:val="22"/>
            <w:szCs w:val="22"/>
          </w:rPr>
          <w:tab/>
        </w:r>
        <w:r w:rsidRPr="00ED1555">
          <w:rPr>
            <w:rStyle w:val="Hyperlink"/>
            <w:noProof/>
          </w:rPr>
          <w:t>Cohort Reproduction – Initial Biomass</w:t>
        </w:r>
        <w:r>
          <w:rPr>
            <w:noProof/>
            <w:webHidden/>
          </w:rPr>
          <w:tab/>
        </w:r>
        <w:r>
          <w:rPr>
            <w:noProof/>
            <w:webHidden/>
          </w:rPr>
          <w:fldChar w:fldCharType="begin"/>
        </w:r>
        <w:r>
          <w:rPr>
            <w:noProof/>
            <w:webHidden/>
          </w:rPr>
          <w:instrText xml:space="preserve"> PAGEREF _Toc387241479 \h </w:instrText>
        </w:r>
        <w:r>
          <w:rPr>
            <w:noProof/>
            <w:webHidden/>
          </w:rPr>
        </w:r>
        <w:r>
          <w:rPr>
            <w:noProof/>
            <w:webHidden/>
          </w:rPr>
          <w:fldChar w:fldCharType="separate"/>
        </w:r>
        <w:r>
          <w:rPr>
            <w:noProof/>
            <w:webHidden/>
          </w:rPr>
          <w:t>6</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80" w:history="1">
        <w:r w:rsidRPr="00ED1555">
          <w:rPr>
            <w:rStyle w:val="Hyperlink"/>
            <w:noProof/>
          </w:rPr>
          <w:t>1.9</w:t>
        </w:r>
        <w:r>
          <w:rPr>
            <w:rFonts w:asciiTheme="minorHAnsi" w:eastAsiaTheme="minorEastAsia" w:hAnsiTheme="minorHAnsi" w:cstheme="minorBidi"/>
            <w:noProof/>
            <w:sz w:val="22"/>
            <w:szCs w:val="22"/>
          </w:rPr>
          <w:tab/>
        </w:r>
        <w:r w:rsidRPr="00ED1555">
          <w:rPr>
            <w:rStyle w:val="Hyperlink"/>
            <w:noProof/>
          </w:rPr>
          <w:t>Cohort Senescence and Mortality</w:t>
        </w:r>
        <w:r>
          <w:rPr>
            <w:noProof/>
            <w:webHidden/>
          </w:rPr>
          <w:tab/>
        </w:r>
        <w:r>
          <w:rPr>
            <w:noProof/>
            <w:webHidden/>
          </w:rPr>
          <w:fldChar w:fldCharType="begin"/>
        </w:r>
        <w:r>
          <w:rPr>
            <w:noProof/>
            <w:webHidden/>
          </w:rPr>
          <w:instrText xml:space="preserve"> PAGEREF _Toc387241480 \h </w:instrText>
        </w:r>
        <w:r>
          <w:rPr>
            <w:noProof/>
            <w:webHidden/>
          </w:rPr>
        </w:r>
        <w:r>
          <w:rPr>
            <w:noProof/>
            <w:webHidden/>
          </w:rPr>
          <w:fldChar w:fldCharType="separate"/>
        </w:r>
        <w:r>
          <w:rPr>
            <w:noProof/>
            <w:webHidden/>
          </w:rPr>
          <w:t>6</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481" w:history="1">
        <w:r w:rsidRPr="00ED1555">
          <w:rPr>
            <w:rStyle w:val="Hyperlink"/>
            <w:noProof/>
          </w:rPr>
          <w:t>1.10</w:t>
        </w:r>
        <w:r>
          <w:rPr>
            <w:rFonts w:asciiTheme="minorHAnsi" w:eastAsiaTheme="minorEastAsia" w:hAnsiTheme="minorHAnsi" w:cstheme="minorBidi"/>
            <w:noProof/>
            <w:sz w:val="22"/>
            <w:szCs w:val="22"/>
          </w:rPr>
          <w:tab/>
        </w:r>
        <w:r w:rsidRPr="00ED1555">
          <w:rPr>
            <w:rStyle w:val="Hyperlink"/>
            <w:noProof/>
          </w:rPr>
          <w:t>Major Releases</w:t>
        </w:r>
        <w:r>
          <w:rPr>
            <w:noProof/>
            <w:webHidden/>
          </w:rPr>
          <w:tab/>
        </w:r>
        <w:r>
          <w:rPr>
            <w:noProof/>
            <w:webHidden/>
          </w:rPr>
          <w:fldChar w:fldCharType="begin"/>
        </w:r>
        <w:r>
          <w:rPr>
            <w:noProof/>
            <w:webHidden/>
          </w:rPr>
          <w:instrText xml:space="preserve"> PAGEREF _Toc387241481 \h </w:instrText>
        </w:r>
        <w:r>
          <w:rPr>
            <w:noProof/>
            <w:webHidden/>
          </w:rPr>
        </w:r>
        <w:r>
          <w:rPr>
            <w:noProof/>
            <w:webHidden/>
          </w:rPr>
          <w:fldChar w:fldCharType="separate"/>
        </w:r>
        <w:r>
          <w:rPr>
            <w:noProof/>
            <w:webHidden/>
          </w:rPr>
          <w:t>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482" w:history="1">
        <w:r w:rsidRPr="00ED1555">
          <w:rPr>
            <w:rStyle w:val="Hyperlink"/>
            <w:noProof/>
          </w:rPr>
          <w:t>1.10.1</w:t>
        </w:r>
        <w:r>
          <w:rPr>
            <w:rFonts w:asciiTheme="minorHAnsi" w:eastAsiaTheme="minorEastAsia" w:hAnsiTheme="minorHAnsi" w:cstheme="minorBidi"/>
            <w:i w:val="0"/>
            <w:iCs w:val="0"/>
            <w:noProof/>
            <w:sz w:val="22"/>
            <w:szCs w:val="22"/>
          </w:rPr>
          <w:tab/>
        </w:r>
        <w:r w:rsidRPr="00ED1555">
          <w:rPr>
            <w:rStyle w:val="Hyperlink"/>
            <w:noProof/>
          </w:rPr>
          <w:t>Version 3.1</w:t>
        </w:r>
        <w:r>
          <w:rPr>
            <w:noProof/>
            <w:webHidden/>
          </w:rPr>
          <w:tab/>
        </w:r>
        <w:r>
          <w:rPr>
            <w:noProof/>
            <w:webHidden/>
          </w:rPr>
          <w:fldChar w:fldCharType="begin"/>
        </w:r>
        <w:r>
          <w:rPr>
            <w:noProof/>
            <w:webHidden/>
          </w:rPr>
          <w:instrText xml:space="preserve"> PAGEREF _Toc387241482 \h </w:instrText>
        </w:r>
        <w:r>
          <w:rPr>
            <w:noProof/>
            <w:webHidden/>
          </w:rPr>
        </w:r>
        <w:r>
          <w:rPr>
            <w:noProof/>
            <w:webHidden/>
          </w:rPr>
          <w:fldChar w:fldCharType="separate"/>
        </w:r>
        <w:r>
          <w:rPr>
            <w:noProof/>
            <w:webHidden/>
          </w:rPr>
          <w:t>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484" w:history="1">
        <w:r w:rsidRPr="00ED1555">
          <w:rPr>
            <w:rStyle w:val="Hyperlink"/>
            <w:noProof/>
          </w:rPr>
          <w:t>1.10.2</w:t>
        </w:r>
        <w:r>
          <w:rPr>
            <w:rFonts w:asciiTheme="minorHAnsi" w:eastAsiaTheme="minorEastAsia" w:hAnsiTheme="minorHAnsi" w:cstheme="minorBidi"/>
            <w:i w:val="0"/>
            <w:iCs w:val="0"/>
            <w:noProof/>
            <w:sz w:val="22"/>
            <w:szCs w:val="22"/>
          </w:rPr>
          <w:tab/>
        </w:r>
        <w:r w:rsidRPr="00ED1555">
          <w:rPr>
            <w:rStyle w:val="Hyperlink"/>
            <w:noProof/>
          </w:rPr>
          <w:t>Version 3.1</w:t>
        </w:r>
        <w:r>
          <w:rPr>
            <w:noProof/>
            <w:webHidden/>
          </w:rPr>
          <w:tab/>
        </w:r>
        <w:r>
          <w:rPr>
            <w:noProof/>
            <w:webHidden/>
          </w:rPr>
          <w:fldChar w:fldCharType="begin"/>
        </w:r>
        <w:r>
          <w:rPr>
            <w:noProof/>
            <w:webHidden/>
          </w:rPr>
          <w:instrText xml:space="preserve"> PAGEREF _Toc387241484 \h </w:instrText>
        </w:r>
        <w:r>
          <w:rPr>
            <w:noProof/>
            <w:webHidden/>
          </w:rPr>
        </w:r>
        <w:r>
          <w:rPr>
            <w:noProof/>
            <w:webHidden/>
          </w:rPr>
          <w:fldChar w:fldCharType="separate"/>
        </w:r>
        <w:r>
          <w:rPr>
            <w:noProof/>
            <w:webHidden/>
          </w:rPr>
          <w:t>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485" w:history="1">
        <w:r w:rsidRPr="00ED1555">
          <w:rPr>
            <w:rStyle w:val="Hyperlink"/>
            <w:noProof/>
          </w:rPr>
          <w:t>1.10.3</w:t>
        </w:r>
        <w:r>
          <w:rPr>
            <w:rFonts w:asciiTheme="minorHAnsi" w:eastAsiaTheme="minorEastAsia" w:hAnsiTheme="minorHAnsi" w:cstheme="minorBidi"/>
            <w:i w:val="0"/>
            <w:iCs w:val="0"/>
            <w:noProof/>
            <w:sz w:val="22"/>
            <w:szCs w:val="22"/>
          </w:rPr>
          <w:tab/>
        </w:r>
        <w:r w:rsidRPr="00ED1555">
          <w:rPr>
            <w:rStyle w:val="Hyperlink"/>
            <w:noProof/>
          </w:rPr>
          <w:t>Version 3.0</w:t>
        </w:r>
        <w:r>
          <w:rPr>
            <w:noProof/>
            <w:webHidden/>
          </w:rPr>
          <w:tab/>
        </w:r>
        <w:r>
          <w:rPr>
            <w:noProof/>
            <w:webHidden/>
          </w:rPr>
          <w:fldChar w:fldCharType="begin"/>
        </w:r>
        <w:r>
          <w:rPr>
            <w:noProof/>
            <w:webHidden/>
          </w:rPr>
          <w:instrText xml:space="preserve"> PAGEREF _Toc387241485 \h </w:instrText>
        </w:r>
        <w:r>
          <w:rPr>
            <w:noProof/>
            <w:webHidden/>
          </w:rPr>
        </w:r>
        <w:r>
          <w:rPr>
            <w:noProof/>
            <w:webHidden/>
          </w:rPr>
          <w:fldChar w:fldCharType="separate"/>
        </w:r>
        <w:r>
          <w:rPr>
            <w:noProof/>
            <w:webHidden/>
          </w:rPr>
          <w:t>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486" w:history="1">
        <w:r w:rsidRPr="00ED1555">
          <w:rPr>
            <w:rStyle w:val="Hyperlink"/>
            <w:noProof/>
          </w:rPr>
          <w:t>1.10.4</w:t>
        </w:r>
        <w:r>
          <w:rPr>
            <w:rFonts w:asciiTheme="minorHAnsi" w:eastAsiaTheme="minorEastAsia" w:hAnsiTheme="minorHAnsi" w:cstheme="minorBidi"/>
            <w:i w:val="0"/>
            <w:iCs w:val="0"/>
            <w:noProof/>
            <w:sz w:val="22"/>
            <w:szCs w:val="22"/>
          </w:rPr>
          <w:tab/>
        </w:r>
        <w:r w:rsidRPr="00ED1555">
          <w:rPr>
            <w:rStyle w:val="Hyperlink"/>
            <w:noProof/>
          </w:rPr>
          <w:t>Version 2.0</w:t>
        </w:r>
        <w:r>
          <w:rPr>
            <w:noProof/>
            <w:webHidden/>
          </w:rPr>
          <w:tab/>
        </w:r>
        <w:r>
          <w:rPr>
            <w:noProof/>
            <w:webHidden/>
          </w:rPr>
          <w:fldChar w:fldCharType="begin"/>
        </w:r>
        <w:r>
          <w:rPr>
            <w:noProof/>
            <w:webHidden/>
          </w:rPr>
          <w:instrText xml:space="preserve"> PAGEREF _Toc387241486 \h </w:instrText>
        </w:r>
        <w:r>
          <w:rPr>
            <w:noProof/>
            <w:webHidden/>
          </w:rPr>
        </w:r>
        <w:r>
          <w:rPr>
            <w:noProof/>
            <w:webHidden/>
          </w:rPr>
          <w:fldChar w:fldCharType="separate"/>
        </w:r>
        <w:r>
          <w:rPr>
            <w:noProof/>
            <w:webHidden/>
          </w:rPr>
          <w:t>10</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487" w:history="1">
        <w:r w:rsidRPr="00ED1555">
          <w:rPr>
            <w:rStyle w:val="Hyperlink"/>
            <w:noProof/>
          </w:rPr>
          <w:t>1.11</w:t>
        </w:r>
        <w:r>
          <w:rPr>
            <w:rFonts w:asciiTheme="minorHAnsi" w:eastAsiaTheme="minorEastAsia" w:hAnsiTheme="minorHAnsi" w:cstheme="minorBidi"/>
            <w:noProof/>
            <w:sz w:val="22"/>
            <w:szCs w:val="22"/>
          </w:rPr>
          <w:tab/>
        </w:r>
        <w:r w:rsidRPr="00ED1555">
          <w:rPr>
            <w:rStyle w:val="Hyperlink"/>
            <w:noProof/>
          </w:rPr>
          <w:t>Minor Releases</w:t>
        </w:r>
        <w:r>
          <w:rPr>
            <w:noProof/>
            <w:webHidden/>
          </w:rPr>
          <w:tab/>
        </w:r>
        <w:r>
          <w:rPr>
            <w:noProof/>
            <w:webHidden/>
          </w:rPr>
          <w:fldChar w:fldCharType="begin"/>
        </w:r>
        <w:r>
          <w:rPr>
            <w:noProof/>
            <w:webHidden/>
          </w:rPr>
          <w:instrText xml:space="preserve"> PAGEREF _Toc387241487 \h </w:instrText>
        </w:r>
        <w:r>
          <w:rPr>
            <w:noProof/>
            <w:webHidden/>
          </w:rPr>
        </w:r>
        <w:r>
          <w:rPr>
            <w:noProof/>
            <w:webHidden/>
          </w:rPr>
          <w:fldChar w:fldCharType="separate"/>
        </w:r>
        <w:r>
          <w:rPr>
            <w:noProof/>
            <w:webHidden/>
          </w:rPr>
          <w:t>10</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488" w:history="1">
        <w:r w:rsidRPr="00ED1555">
          <w:rPr>
            <w:rStyle w:val="Hyperlink"/>
            <w:noProof/>
          </w:rPr>
          <w:t>1.11.1</w:t>
        </w:r>
        <w:r>
          <w:rPr>
            <w:rFonts w:asciiTheme="minorHAnsi" w:eastAsiaTheme="minorEastAsia" w:hAnsiTheme="minorHAnsi" w:cstheme="minorBidi"/>
            <w:i w:val="0"/>
            <w:iCs w:val="0"/>
            <w:noProof/>
            <w:sz w:val="22"/>
            <w:szCs w:val="22"/>
          </w:rPr>
          <w:tab/>
        </w:r>
        <w:r w:rsidRPr="00ED1555">
          <w:rPr>
            <w:rStyle w:val="Hyperlink"/>
            <w:noProof/>
          </w:rPr>
          <w:t>Version 3.1.1</w:t>
        </w:r>
        <w:r>
          <w:rPr>
            <w:noProof/>
            <w:webHidden/>
          </w:rPr>
          <w:tab/>
        </w:r>
        <w:r>
          <w:rPr>
            <w:noProof/>
            <w:webHidden/>
          </w:rPr>
          <w:fldChar w:fldCharType="begin"/>
        </w:r>
        <w:r>
          <w:rPr>
            <w:noProof/>
            <w:webHidden/>
          </w:rPr>
          <w:instrText xml:space="preserve"> PAGEREF _Toc387241488 \h </w:instrText>
        </w:r>
        <w:r>
          <w:rPr>
            <w:noProof/>
            <w:webHidden/>
          </w:rPr>
        </w:r>
        <w:r>
          <w:rPr>
            <w:noProof/>
            <w:webHidden/>
          </w:rPr>
          <w:fldChar w:fldCharType="separate"/>
        </w:r>
        <w:r>
          <w:rPr>
            <w:noProof/>
            <w:webHidden/>
          </w:rPr>
          <w:t>10</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489" w:history="1">
        <w:r w:rsidRPr="00ED1555">
          <w:rPr>
            <w:rStyle w:val="Hyperlink"/>
            <w:noProof/>
          </w:rPr>
          <w:t>1.12</w:t>
        </w:r>
        <w:r>
          <w:rPr>
            <w:rFonts w:asciiTheme="minorHAnsi" w:eastAsiaTheme="minorEastAsia" w:hAnsiTheme="minorHAnsi" w:cstheme="minorBidi"/>
            <w:noProof/>
            <w:sz w:val="22"/>
            <w:szCs w:val="22"/>
          </w:rPr>
          <w:tab/>
        </w:r>
        <w:r w:rsidRPr="00ED1555">
          <w:rPr>
            <w:rStyle w:val="Hyperlink"/>
            <w:noProof/>
          </w:rPr>
          <w:t>References</w:t>
        </w:r>
        <w:r>
          <w:rPr>
            <w:noProof/>
            <w:webHidden/>
          </w:rPr>
          <w:tab/>
        </w:r>
        <w:r>
          <w:rPr>
            <w:noProof/>
            <w:webHidden/>
          </w:rPr>
          <w:fldChar w:fldCharType="begin"/>
        </w:r>
        <w:r>
          <w:rPr>
            <w:noProof/>
            <w:webHidden/>
          </w:rPr>
          <w:instrText xml:space="preserve"> PAGEREF _Toc387241489 \h </w:instrText>
        </w:r>
        <w:r>
          <w:rPr>
            <w:noProof/>
            <w:webHidden/>
          </w:rPr>
        </w:r>
        <w:r>
          <w:rPr>
            <w:noProof/>
            <w:webHidden/>
          </w:rPr>
          <w:fldChar w:fldCharType="separate"/>
        </w:r>
        <w:r>
          <w:rPr>
            <w:noProof/>
            <w:webHidden/>
          </w:rPr>
          <w:t>10</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490" w:history="1">
        <w:r w:rsidRPr="00ED1555">
          <w:rPr>
            <w:rStyle w:val="Hyperlink"/>
            <w:noProof/>
          </w:rPr>
          <w:t>1.13</w:t>
        </w:r>
        <w:r>
          <w:rPr>
            <w:rFonts w:asciiTheme="minorHAnsi" w:eastAsiaTheme="minorEastAsia" w:hAnsiTheme="minorHAnsi" w:cstheme="minorBidi"/>
            <w:noProof/>
            <w:sz w:val="22"/>
            <w:szCs w:val="22"/>
          </w:rPr>
          <w:tab/>
        </w:r>
        <w:r w:rsidRPr="00ED1555">
          <w:rPr>
            <w:rStyle w:val="Hyperlink"/>
            <w:noProof/>
          </w:rPr>
          <w:t>Acknowledgments</w:t>
        </w:r>
        <w:r>
          <w:rPr>
            <w:noProof/>
            <w:webHidden/>
          </w:rPr>
          <w:tab/>
        </w:r>
        <w:r>
          <w:rPr>
            <w:noProof/>
            <w:webHidden/>
          </w:rPr>
          <w:fldChar w:fldCharType="begin"/>
        </w:r>
        <w:r>
          <w:rPr>
            <w:noProof/>
            <w:webHidden/>
          </w:rPr>
          <w:instrText xml:space="preserve"> PAGEREF _Toc387241490 \h </w:instrText>
        </w:r>
        <w:r>
          <w:rPr>
            <w:noProof/>
            <w:webHidden/>
          </w:rPr>
        </w:r>
        <w:r>
          <w:rPr>
            <w:noProof/>
            <w:webHidden/>
          </w:rPr>
          <w:fldChar w:fldCharType="separate"/>
        </w:r>
        <w:r>
          <w:rPr>
            <w:noProof/>
            <w:webHidden/>
          </w:rPr>
          <w:t>12</w:t>
        </w:r>
        <w:r>
          <w:rPr>
            <w:noProof/>
            <w:webHidden/>
          </w:rPr>
          <w:fldChar w:fldCharType="end"/>
        </w:r>
      </w:hyperlink>
    </w:p>
    <w:p w:rsidR="006F6491" w:rsidRDefault="006F6491">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241491" w:history="1">
        <w:r w:rsidRPr="00ED1555">
          <w:rPr>
            <w:rStyle w:val="Hyperlink"/>
            <w:noProof/>
          </w:rPr>
          <w:t>2</w:t>
        </w:r>
        <w:r>
          <w:rPr>
            <w:rFonts w:asciiTheme="minorHAnsi" w:eastAsiaTheme="minorEastAsia" w:hAnsiTheme="minorHAnsi" w:cstheme="minorBidi"/>
            <w:b w:val="0"/>
            <w:bCs w:val="0"/>
            <w:caps w:val="0"/>
            <w:noProof/>
            <w:sz w:val="22"/>
            <w:szCs w:val="22"/>
          </w:rPr>
          <w:tab/>
        </w:r>
        <w:r w:rsidRPr="00ED1555">
          <w:rPr>
            <w:rStyle w:val="Hyperlink"/>
            <w:noProof/>
          </w:rPr>
          <w:t>Succession Input File</w:t>
        </w:r>
        <w:r>
          <w:rPr>
            <w:noProof/>
            <w:webHidden/>
          </w:rPr>
          <w:tab/>
        </w:r>
        <w:r>
          <w:rPr>
            <w:noProof/>
            <w:webHidden/>
          </w:rPr>
          <w:fldChar w:fldCharType="begin"/>
        </w:r>
        <w:r>
          <w:rPr>
            <w:noProof/>
            <w:webHidden/>
          </w:rPr>
          <w:instrText xml:space="preserve"> PAGEREF _Toc387241491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2" w:history="1">
        <w:r w:rsidRPr="00ED1555">
          <w:rPr>
            <w:rStyle w:val="Hyperlink"/>
            <w:noProof/>
          </w:rPr>
          <w:t>2.1</w:t>
        </w:r>
        <w:r>
          <w:rPr>
            <w:rFonts w:asciiTheme="minorHAnsi" w:eastAsiaTheme="minorEastAsia" w:hAnsiTheme="minorHAnsi" w:cstheme="minorBidi"/>
            <w:noProof/>
            <w:sz w:val="22"/>
            <w:szCs w:val="22"/>
          </w:rPr>
          <w:tab/>
        </w:r>
        <w:r w:rsidRPr="00ED1555">
          <w:rPr>
            <w:rStyle w:val="Hyperlink"/>
            <w:noProof/>
          </w:rPr>
          <w:t>LandisData</w:t>
        </w:r>
        <w:r>
          <w:rPr>
            <w:noProof/>
            <w:webHidden/>
          </w:rPr>
          <w:tab/>
        </w:r>
        <w:r>
          <w:rPr>
            <w:noProof/>
            <w:webHidden/>
          </w:rPr>
          <w:fldChar w:fldCharType="begin"/>
        </w:r>
        <w:r>
          <w:rPr>
            <w:noProof/>
            <w:webHidden/>
          </w:rPr>
          <w:instrText xml:space="preserve"> PAGEREF _Toc387241492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3" w:history="1">
        <w:r w:rsidRPr="00ED1555">
          <w:rPr>
            <w:rStyle w:val="Hyperlink"/>
            <w:noProof/>
          </w:rPr>
          <w:t>2.2</w:t>
        </w:r>
        <w:r>
          <w:rPr>
            <w:rFonts w:asciiTheme="minorHAnsi" w:eastAsiaTheme="minorEastAsia" w:hAnsiTheme="minorHAnsi" w:cstheme="minorBidi"/>
            <w:noProof/>
            <w:sz w:val="22"/>
            <w:szCs w:val="22"/>
          </w:rPr>
          <w:tab/>
        </w:r>
        <w:r w:rsidRPr="00ED1555">
          <w:rPr>
            <w:rStyle w:val="Hyperlink"/>
            <w:noProof/>
          </w:rPr>
          <w:t>Timestep</w:t>
        </w:r>
        <w:r>
          <w:rPr>
            <w:noProof/>
            <w:webHidden/>
          </w:rPr>
          <w:tab/>
        </w:r>
        <w:r>
          <w:rPr>
            <w:noProof/>
            <w:webHidden/>
          </w:rPr>
          <w:fldChar w:fldCharType="begin"/>
        </w:r>
        <w:r>
          <w:rPr>
            <w:noProof/>
            <w:webHidden/>
          </w:rPr>
          <w:instrText xml:space="preserve"> PAGEREF _Toc387241493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4" w:history="1">
        <w:r w:rsidRPr="00ED1555">
          <w:rPr>
            <w:rStyle w:val="Hyperlink"/>
            <w:noProof/>
          </w:rPr>
          <w:t>2.3</w:t>
        </w:r>
        <w:r>
          <w:rPr>
            <w:rFonts w:asciiTheme="minorHAnsi" w:eastAsiaTheme="minorEastAsia" w:hAnsiTheme="minorHAnsi" w:cstheme="minorBidi"/>
            <w:noProof/>
            <w:sz w:val="22"/>
            <w:szCs w:val="22"/>
          </w:rPr>
          <w:tab/>
        </w:r>
        <w:r w:rsidRPr="00ED1555">
          <w:rPr>
            <w:rStyle w:val="Hyperlink"/>
            <w:noProof/>
          </w:rPr>
          <w:t>SeedingAlgorithm</w:t>
        </w:r>
        <w:r>
          <w:rPr>
            <w:noProof/>
            <w:webHidden/>
          </w:rPr>
          <w:tab/>
        </w:r>
        <w:r>
          <w:rPr>
            <w:noProof/>
            <w:webHidden/>
          </w:rPr>
          <w:fldChar w:fldCharType="begin"/>
        </w:r>
        <w:r>
          <w:rPr>
            <w:noProof/>
            <w:webHidden/>
          </w:rPr>
          <w:instrText xml:space="preserve"> PAGEREF _Toc387241494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5" w:history="1">
        <w:r w:rsidRPr="00ED1555">
          <w:rPr>
            <w:rStyle w:val="Hyperlink"/>
            <w:noProof/>
          </w:rPr>
          <w:t>2.4</w:t>
        </w:r>
        <w:r>
          <w:rPr>
            <w:rFonts w:asciiTheme="minorHAnsi" w:eastAsiaTheme="minorEastAsia" w:hAnsiTheme="minorHAnsi" w:cstheme="minorBidi"/>
            <w:noProof/>
            <w:sz w:val="22"/>
            <w:szCs w:val="22"/>
          </w:rPr>
          <w:tab/>
        </w:r>
        <w:r w:rsidRPr="00ED1555">
          <w:rPr>
            <w:rStyle w:val="Hyperlink"/>
            <w:noProof/>
          </w:rPr>
          <w:t>InitialCommunities</w:t>
        </w:r>
        <w:r>
          <w:rPr>
            <w:noProof/>
            <w:webHidden/>
          </w:rPr>
          <w:tab/>
        </w:r>
        <w:r>
          <w:rPr>
            <w:noProof/>
            <w:webHidden/>
          </w:rPr>
          <w:fldChar w:fldCharType="begin"/>
        </w:r>
        <w:r>
          <w:rPr>
            <w:noProof/>
            <w:webHidden/>
          </w:rPr>
          <w:instrText xml:space="preserve"> PAGEREF _Toc387241495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6" w:history="1">
        <w:r w:rsidRPr="00ED1555">
          <w:rPr>
            <w:rStyle w:val="Hyperlink"/>
            <w:noProof/>
          </w:rPr>
          <w:t>2.5</w:t>
        </w:r>
        <w:r>
          <w:rPr>
            <w:rFonts w:asciiTheme="minorHAnsi" w:eastAsiaTheme="minorEastAsia" w:hAnsiTheme="minorHAnsi" w:cstheme="minorBidi"/>
            <w:noProof/>
            <w:sz w:val="22"/>
            <w:szCs w:val="22"/>
          </w:rPr>
          <w:tab/>
        </w:r>
        <w:r w:rsidRPr="00ED1555">
          <w:rPr>
            <w:rStyle w:val="Hyperlink"/>
            <w:noProof/>
          </w:rPr>
          <w:t>InitialCommunitiesMap</w:t>
        </w:r>
        <w:r>
          <w:rPr>
            <w:noProof/>
            <w:webHidden/>
          </w:rPr>
          <w:tab/>
        </w:r>
        <w:r>
          <w:rPr>
            <w:noProof/>
            <w:webHidden/>
          </w:rPr>
          <w:fldChar w:fldCharType="begin"/>
        </w:r>
        <w:r>
          <w:rPr>
            <w:noProof/>
            <w:webHidden/>
          </w:rPr>
          <w:instrText xml:space="preserve"> PAGEREF _Toc387241496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7" w:history="1">
        <w:r w:rsidRPr="00ED1555">
          <w:rPr>
            <w:rStyle w:val="Hyperlink"/>
            <w:noProof/>
          </w:rPr>
          <w:t>2.6</w:t>
        </w:r>
        <w:r>
          <w:rPr>
            <w:rFonts w:asciiTheme="minorHAnsi" w:eastAsiaTheme="minorEastAsia" w:hAnsiTheme="minorHAnsi" w:cstheme="minorBidi"/>
            <w:noProof/>
            <w:sz w:val="22"/>
            <w:szCs w:val="22"/>
          </w:rPr>
          <w:tab/>
        </w:r>
        <w:r w:rsidRPr="00ED1555">
          <w:rPr>
            <w:rStyle w:val="Hyperlink"/>
            <w:noProof/>
          </w:rPr>
          <w:t>ClimateConfigFile</w:t>
        </w:r>
        <w:r>
          <w:rPr>
            <w:noProof/>
            <w:webHidden/>
          </w:rPr>
          <w:tab/>
        </w:r>
        <w:r>
          <w:rPr>
            <w:noProof/>
            <w:webHidden/>
          </w:rPr>
          <w:fldChar w:fldCharType="begin"/>
        </w:r>
        <w:r>
          <w:rPr>
            <w:noProof/>
            <w:webHidden/>
          </w:rPr>
          <w:instrText xml:space="preserve"> PAGEREF _Toc387241497 \h </w:instrText>
        </w:r>
        <w:r>
          <w:rPr>
            <w:noProof/>
            <w:webHidden/>
          </w:rPr>
        </w:r>
        <w:r>
          <w:rPr>
            <w:noProof/>
            <w:webHidden/>
          </w:rPr>
          <w:fldChar w:fldCharType="separate"/>
        </w:r>
        <w:r>
          <w:rPr>
            <w:noProof/>
            <w:webHidden/>
          </w:rPr>
          <w:t>13</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8" w:history="1">
        <w:r w:rsidRPr="00ED1555">
          <w:rPr>
            <w:rStyle w:val="Hyperlink"/>
            <w:noProof/>
          </w:rPr>
          <w:t>2.7</w:t>
        </w:r>
        <w:r>
          <w:rPr>
            <w:rFonts w:asciiTheme="minorHAnsi" w:eastAsiaTheme="minorEastAsia" w:hAnsiTheme="minorHAnsi" w:cstheme="minorBidi"/>
            <w:noProof/>
            <w:sz w:val="22"/>
            <w:szCs w:val="22"/>
          </w:rPr>
          <w:tab/>
        </w:r>
        <w:r w:rsidRPr="00ED1555">
          <w:rPr>
            <w:rStyle w:val="Hyperlink"/>
            <w:noProof/>
          </w:rPr>
          <w:t>CalibrateMode</w:t>
        </w:r>
        <w:r>
          <w:rPr>
            <w:noProof/>
            <w:webHidden/>
          </w:rPr>
          <w:tab/>
        </w:r>
        <w:r>
          <w:rPr>
            <w:noProof/>
            <w:webHidden/>
          </w:rPr>
          <w:fldChar w:fldCharType="begin"/>
        </w:r>
        <w:r>
          <w:rPr>
            <w:noProof/>
            <w:webHidden/>
          </w:rPr>
          <w:instrText xml:space="preserve"> PAGEREF _Toc387241498 \h </w:instrText>
        </w:r>
        <w:r>
          <w:rPr>
            <w:noProof/>
            <w:webHidden/>
          </w:rPr>
        </w:r>
        <w:r>
          <w:rPr>
            <w:noProof/>
            <w:webHidden/>
          </w:rPr>
          <w:fldChar w:fldCharType="separate"/>
        </w:r>
        <w:r>
          <w:rPr>
            <w:noProof/>
            <w:webHidden/>
          </w:rPr>
          <w:t>14</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499" w:history="1">
        <w:r w:rsidRPr="00ED1555">
          <w:rPr>
            <w:rStyle w:val="Hyperlink"/>
            <w:noProof/>
          </w:rPr>
          <w:t>2.8</w:t>
        </w:r>
        <w:r>
          <w:rPr>
            <w:rFonts w:asciiTheme="minorHAnsi" w:eastAsiaTheme="minorEastAsia" w:hAnsiTheme="minorHAnsi" w:cstheme="minorBidi"/>
            <w:noProof/>
            <w:sz w:val="22"/>
            <w:szCs w:val="22"/>
          </w:rPr>
          <w:tab/>
        </w:r>
        <w:r w:rsidRPr="00ED1555">
          <w:rPr>
            <w:rStyle w:val="Hyperlink"/>
            <w:noProof/>
          </w:rPr>
          <w:t>SpinupMortalityFraction</w:t>
        </w:r>
        <w:r>
          <w:rPr>
            <w:noProof/>
            <w:webHidden/>
          </w:rPr>
          <w:tab/>
        </w:r>
        <w:r>
          <w:rPr>
            <w:noProof/>
            <w:webHidden/>
          </w:rPr>
          <w:fldChar w:fldCharType="begin"/>
        </w:r>
        <w:r>
          <w:rPr>
            <w:noProof/>
            <w:webHidden/>
          </w:rPr>
          <w:instrText xml:space="preserve"> PAGEREF _Toc387241499 \h </w:instrText>
        </w:r>
        <w:r>
          <w:rPr>
            <w:noProof/>
            <w:webHidden/>
          </w:rPr>
        </w:r>
        <w:r>
          <w:rPr>
            <w:noProof/>
            <w:webHidden/>
          </w:rPr>
          <w:fldChar w:fldCharType="separate"/>
        </w:r>
        <w:r>
          <w:rPr>
            <w:noProof/>
            <w:webHidden/>
          </w:rPr>
          <w:t>14</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00" w:history="1">
        <w:r w:rsidRPr="00ED1555">
          <w:rPr>
            <w:rStyle w:val="Hyperlink"/>
            <w:noProof/>
          </w:rPr>
          <w:t>2.9</w:t>
        </w:r>
        <w:r>
          <w:rPr>
            <w:rFonts w:asciiTheme="minorHAnsi" w:eastAsiaTheme="minorEastAsia" w:hAnsiTheme="minorHAnsi" w:cstheme="minorBidi"/>
            <w:noProof/>
            <w:sz w:val="22"/>
            <w:szCs w:val="22"/>
          </w:rPr>
          <w:tab/>
        </w:r>
        <w:r w:rsidRPr="00ED1555">
          <w:rPr>
            <w:rStyle w:val="Hyperlink"/>
            <w:noProof/>
          </w:rPr>
          <w:t>Water Decay Function</w:t>
        </w:r>
        <w:r>
          <w:rPr>
            <w:noProof/>
            <w:webHidden/>
          </w:rPr>
          <w:tab/>
        </w:r>
        <w:r>
          <w:rPr>
            <w:noProof/>
            <w:webHidden/>
          </w:rPr>
          <w:fldChar w:fldCharType="begin"/>
        </w:r>
        <w:r>
          <w:rPr>
            <w:noProof/>
            <w:webHidden/>
          </w:rPr>
          <w:instrText xml:space="preserve"> PAGEREF _Toc387241500 \h </w:instrText>
        </w:r>
        <w:r>
          <w:rPr>
            <w:noProof/>
            <w:webHidden/>
          </w:rPr>
        </w:r>
        <w:r>
          <w:rPr>
            <w:noProof/>
            <w:webHidden/>
          </w:rPr>
          <w:fldChar w:fldCharType="separate"/>
        </w:r>
        <w:r>
          <w:rPr>
            <w:noProof/>
            <w:webHidden/>
          </w:rPr>
          <w:t>14</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1" w:history="1">
        <w:r w:rsidRPr="00ED1555">
          <w:rPr>
            <w:rStyle w:val="Hyperlink"/>
            <w:noProof/>
          </w:rPr>
          <w:t>2.10</w:t>
        </w:r>
        <w:r>
          <w:rPr>
            <w:rFonts w:asciiTheme="minorHAnsi" w:eastAsiaTheme="minorEastAsia" w:hAnsiTheme="minorHAnsi" w:cstheme="minorBidi"/>
            <w:noProof/>
            <w:sz w:val="22"/>
            <w:szCs w:val="22"/>
          </w:rPr>
          <w:tab/>
        </w:r>
        <w:r w:rsidRPr="00ED1555">
          <w:rPr>
            <w:rStyle w:val="Hyperlink"/>
            <w:noProof/>
          </w:rPr>
          <w:t>Probability of Establishment Adjustment</w:t>
        </w:r>
        <w:r>
          <w:rPr>
            <w:noProof/>
            <w:webHidden/>
          </w:rPr>
          <w:tab/>
        </w:r>
        <w:r>
          <w:rPr>
            <w:noProof/>
            <w:webHidden/>
          </w:rPr>
          <w:fldChar w:fldCharType="begin"/>
        </w:r>
        <w:r>
          <w:rPr>
            <w:noProof/>
            <w:webHidden/>
          </w:rPr>
          <w:instrText xml:space="preserve"> PAGEREF _Toc387241501 \h </w:instrText>
        </w:r>
        <w:r>
          <w:rPr>
            <w:noProof/>
            <w:webHidden/>
          </w:rPr>
        </w:r>
        <w:r>
          <w:rPr>
            <w:noProof/>
            <w:webHidden/>
          </w:rPr>
          <w:fldChar w:fldCharType="separate"/>
        </w:r>
        <w:r>
          <w:rPr>
            <w:noProof/>
            <w:webHidden/>
          </w:rPr>
          <w:t>14</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2" w:history="1">
        <w:r w:rsidRPr="00ED1555">
          <w:rPr>
            <w:rStyle w:val="Hyperlink"/>
            <w:noProof/>
          </w:rPr>
          <w:t>2.11</w:t>
        </w:r>
        <w:r>
          <w:rPr>
            <w:rFonts w:asciiTheme="minorHAnsi" w:eastAsiaTheme="minorEastAsia" w:hAnsiTheme="minorHAnsi" w:cstheme="minorBidi"/>
            <w:noProof/>
            <w:sz w:val="22"/>
            <w:szCs w:val="22"/>
          </w:rPr>
          <w:tab/>
        </w:r>
        <w:r w:rsidRPr="00ED1555">
          <w:rPr>
            <w:rStyle w:val="Hyperlink"/>
            <w:noProof/>
          </w:rPr>
          <w:t>ANPPMapNames</w:t>
        </w:r>
        <w:r>
          <w:rPr>
            <w:noProof/>
            <w:webHidden/>
          </w:rPr>
          <w:tab/>
        </w:r>
        <w:r>
          <w:rPr>
            <w:noProof/>
            <w:webHidden/>
          </w:rPr>
          <w:fldChar w:fldCharType="begin"/>
        </w:r>
        <w:r>
          <w:rPr>
            <w:noProof/>
            <w:webHidden/>
          </w:rPr>
          <w:instrText xml:space="preserve"> PAGEREF _Toc387241502 \h </w:instrText>
        </w:r>
        <w:r>
          <w:rPr>
            <w:noProof/>
            <w:webHidden/>
          </w:rPr>
        </w:r>
        <w:r>
          <w:rPr>
            <w:noProof/>
            <w:webHidden/>
          </w:rPr>
          <w:fldChar w:fldCharType="separate"/>
        </w:r>
        <w:r>
          <w:rPr>
            <w:noProof/>
            <w:webHidden/>
          </w:rPr>
          <w:t>15</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3" w:history="1">
        <w:r w:rsidRPr="00ED1555">
          <w:rPr>
            <w:rStyle w:val="Hyperlink"/>
            <w:noProof/>
          </w:rPr>
          <w:t>2.12</w:t>
        </w:r>
        <w:r>
          <w:rPr>
            <w:rFonts w:asciiTheme="minorHAnsi" w:eastAsiaTheme="minorEastAsia" w:hAnsiTheme="minorHAnsi" w:cstheme="minorBidi"/>
            <w:noProof/>
            <w:sz w:val="22"/>
            <w:szCs w:val="22"/>
          </w:rPr>
          <w:tab/>
        </w:r>
        <w:r w:rsidRPr="00ED1555">
          <w:rPr>
            <w:rStyle w:val="Hyperlink"/>
            <w:noProof/>
          </w:rPr>
          <w:t>ANEEMapNames</w:t>
        </w:r>
        <w:r>
          <w:rPr>
            <w:noProof/>
            <w:webHidden/>
          </w:rPr>
          <w:tab/>
        </w:r>
        <w:r>
          <w:rPr>
            <w:noProof/>
            <w:webHidden/>
          </w:rPr>
          <w:fldChar w:fldCharType="begin"/>
        </w:r>
        <w:r>
          <w:rPr>
            <w:noProof/>
            <w:webHidden/>
          </w:rPr>
          <w:instrText xml:space="preserve"> PAGEREF _Toc387241503 \h </w:instrText>
        </w:r>
        <w:r>
          <w:rPr>
            <w:noProof/>
            <w:webHidden/>
          </w:rPr>
        </w:r>
        <w:r>
          <w:rPr>
            <w:noProof/>
            <w:webHidden/>
          </w:rPr>
          <w:fldChar w:fldCharType="separate"/>
        </w:r>
        <w:r>
          <w:rPr>
            <w:noProof/>
            <w:webHidden/>
          </w:rPr>
          <w:t>15</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4" w:history="1">
        <w:r w:rsidRPr="00ED1555">
          <w:rPr>
            <w:rStyle w:val="Hyperlink"/>
            <w:noProof/>
          </w:rPr>
          <w:t>2.13</w:t>
        </w:r>
        <w:r>
          <w:rPr>
            <w:rFonts w:asciiTheme="minorHAnsi" w:eastAsiaTheme="minorEastAsia" w:hAnsiTheme="minorHAnsi" w:cstheme="minorBidi"/>
            <w:noProof/>
            <w:sz w:val="22"/>
            <w:szCs w:val="22"/>
          </w:rPr>
          <w:tab/>
        </w:r>
        <w:r w:rsidRPr="00ED1555">
          <w:rPr>
            <w:rStyle w:val="Hyperlink"/>
            <w:noProof/>
          </w:rPr>
          <w:t>SoilCarbonMapNames</w:t>
        </w:r>
        <w:r>
          <w:rPr>
            <w:noProof/>
            <w:webHidden/>
          </w:rPr>
          <w:tab/>
        </w:r>
        <w:r>
          <w:rPr>
            <w:noProof/>
            <w:webHidden/>
          </w:rPr>
          <w:fldChar w:fldCharType="begin"/>
        </w:r>
        <w:r>
          <w:rPr>
            <w:noProof/>
            <w:webHidden/>
          </w:rPr>
          <w:instrText xml:space="preserve"> PAGEREF _Toc387241504 \h </w:instrText>
        </w:r>
        <w:r>
          <w:rPr>
            <w:noProof/>
            <w:webHidden/>
          </w:rPr>
        </w:r>
        <w:r>
          <w:rPr>
            <w:noProof/>
            <w:webHidden/>
          </w:rPr>
          <w:fldChar w:fldCharType="separate"/>
        </w:r>
        <w:r>
          <w:rPr>
            <w:noProof/>
            <w:webHidden/>
          </w:rPr>
          <w:t>15</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5" w:history="1">
        <w:r w:rsidRPr="00ED1555">
          <w:rPr>
            <w:rStyle w:val="Hyperlink"/>
            <w:noProof/>
          </w:rPr>
          <w:t>2.14</w:t>
        </w:r>
        <w:r>
          <w:rPr>
            <w:rFonts w:asciiTheme="minorHAnsi" w:eastAsiaTheme="minorEastAsia" w:hAnsiTheme="minorHAnsi" w:cstheme="minorBidi"/>
            <w:noProof/>
            <w:sz w:val="22"/>
            <w:szCs w:val="22"/>
          </w:rPr>
          <w:tab/>
        </w:r>
        <w:r w:rsidRPr="00ED1555">
          <w:rPr>
            <w:rStyle w:val="Hyperlink"/>
            <w:noProof/>
          </w:rPr>
          <w:t>SoilNitrogenMapNames</w:t>
        </w:r>
        <w:r>
          <w:rPr>
            <w:noProof/>
            <w:webHidden/>
          </w:rPr>
          <w:tab/>
        </w:r>
        <w:r>
          <w:rPr>
            <w:noProof/>
            <w:webHidden/>
          </w:rPr>
          <w:fldChar w:fldCharType="begin"/>
        </w:r>
        <w:r>
          <w:rPr>
            <w:noProof/>
            <w:webHidden/>
          </w:rPr>
          <w:instrText xml:space="preserve"> PAGEREF _Toc387241505 \h </w:instrText>
        </w:r>
        <w:r>
          <w:rPr>
            <w:noProof/>
            <w:webHidden/>
          </w:rPr>
        </w:r>
        <w:r>
          <w:rPr>
            <w:noProof/>
            <w:webHidden/>
          </w:rPr>
          <w:fldChar w:fldCharType="separate"/>
        </w:r>
        <w:r>
          <w:rPr>
            <w:noProof/>
            <w:webHidden/>
          </w:rPr>
          <w:t>15</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07" w:history="1">
        <w:r w:rsidRPr="00ED1555">
          <w:rPr>
            <w:rStyle w:val="Hyperlink"/>
            <w:noProof/>
          </w:rPr>
          <w:t>2.15</w:t>
        </w:r>
        <w:r>
          <w:rPr>
            <w:rFonts w:asciiTheme="minorHAnsi" w:eastAsiaTheme="minorEastAsia" w:hAnsiTheme="minorHAnsi" w:cstheme="minorBidi"/>
            <w:noProof/>
            <w:sz w:val="22"/>
            <w:szCs w:val="22"/>
          </w:rPr>
          <w:tab/>
        </w:r>
        <w:r w:rsidRPr="00ED1555">
          <w:rPr>
            <w:rStyle w:val="Hyperlink"/>
            <w:noProof/>
          </w:rPr>
          <w:t>AvailableLightBiomass Table</w:t>
        </w:r>
        <w:r>
          <w:rPr>
            <w:noProof/>
            <w:webHidden/>
          </w:rPr>
          <w:tab/>
        </w:r>
        <w:r>
          <w:rPr>
            <w:noProof/>
            <w:webHidden/>
          </w:rPr>
          <w:fldChar w:fldCharType="begin"/>
        </w:r>
        <w:r>
          <w:rPr>
            <w:noProof/>
            <w:webHidden/>
          </w:rPr>
          <w:instrText xml:space="preserve"> PAGEREF _Toc387241507 \h </w:instrText>
        </w:r>
        <w:r>
          <w:rPr>
            <w:noProof/>
            <w:webHidden/>
          </w:rPr>
        </w:r>
        <w:r>
          <w:rPr>
            <w:noProof/>
            <w:webHidden/>
          </w:rPr>
          <w:fldChar w:fldCharType="separate"/>
        </w:r>
        <w:r>
          <w:rPr>
            <w:noProof/>
            <w:webHidden/>
          </w:rPr>
          <w:t>16</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08" w:history="1">
        <w:r w:rsidRPr="00ED1555">
          <w:rPr>
            <w:rStyle w:val="Hyperlink"/>
            <w:noProof/>
          </w:rPr>
          <w:t>2.15.1</w:t>
        </w:r>
        <w:r>
          <w:rPr>
            <w:rFonts w:asciiTheme="minorHAnsi" w:eastAsiaTheme="minorEastAsia" w:hAnsiTheme="minorHAnsi" w:cstheme="minorBidi"/>
            <w:i w:val="0"/>
            <w:iCs w:val="0"/>
            <w:noProof/>
            <w:sz w:val="22"/>
            <w:szCs w:val="22"/>
          </w:rPr>
          <w:tab/>
        </w:r>
        <w:r w:rsidRPr="00ED1555">
          <w:rPr>
            <w:rStyle w:val="Hyperlink"/>
            <w:noProof/>
          </w:rPr>
          <w:t>First Row – Ecoregions</w:t>
        </w:r>
        <w:r>
          <w:rPr>
            <w:noProof/>
            <w:webHidden/>
          </w:rPr>
          <w:tab/>
        </w:r>
        <w:r>
          <w:rPr>
            <w:noProof/>
            <w:webHidden/>
          </w:rPr>
          <w:fldChar w:fldCharType="begin"/>
        </w:r>
        <w:r>
          <w:rPr>
            <w:noProof/>
            <w:webHidden/>
          </w:rPr>
          <w:instrText xml:space="preserve"> PAGEREF _Toc387241508 \h </w:instrText>
        </w:r>
        <w:r>
          <w:rPr>
            <w:noProof/>
            <w:webHidden/>
          </w:rPr>
        </w:r>
        <w:r>
          <w:rPr>
            <w:noProof/>
            <w:webHidden/>
          </w:rPr>
          <w:fldChar w:fldCharType="separate"/>
        </w:r>
        <w:r>
          <w:rPr>
            <w:noProof/>
            <w:webHidden/>
          </w:rPr>
          <w:t>16</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09" w:history="1">
        <w:r w:rsidRPr="00ED1555">
          <w:rPr>
            <w:rStyle w:val="Hyperlink"/>
            <w:noProof/>
          </w:rPr>
          <w:t>2.15.2</w:t>
        </w:r>
        <w:r>
          <w:rPr>
            <w:rFonts w:asciiTheme="minorHAnsi" w:eastAsiaTheme="minorEastAsia" w:hAnsiTheme="minorHAnsi" w:cstheme="minorBidi"/>
            <w:i w:val="0"/>
            <w:iCs w:val="0"/>
            <w:noProof/>
            <w:sz w:val="22"/>
            <w:szCs w:val="22"/>
          </w:rPr>
          <w:tab/>
        </w:r>
        <w:r w:rsidRPr="00ED1555">
          <w:rPr>
            <w:rStyle w:val="Hyperlink"/>
            <w:noProof/>
          </w:rPr>
          <w:t>Available Light Class</w:t>
        </w:r>
        <w:r>
          <w:rPr>
            <w:noProof/>
            <w:webHidden/>
          </w:rPr>
          <w:tab/>
        </w:r>
        <w:r>
          <w:rPr>
            <w:noProof/>
            <w:webHidden/>
          </w:rPr>
          <w:fldChar w:fldCharType="begin"/>
        </w:r>
        <w:r>
          <w:rPr>
            <w:noProof/>
            <w:webHidden/>
          </w:rPr>
          <w:instrText xml:space="preserve"> PAGEREF _Toc387241509 \h </w:instrText>
        </w:r>
        <w:r>
          <w:rPr>
            <w:noProof/>
            <w:webHidden/>
          </w:rPr>
        </w:r>
        <w:r>
          <w:rPr>
            <w:noProof/>
            <w:webHidden/>
          </w:rPr>
          <w:fldChar w:fldCharType="separate"/>
        </w:r>
        <w:r>
          <w:rPr>
            <w:noProof/>
            <w:webHidden/>
          </w:rPr>
          <w:t>16</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0" w:history="1">
        <w:r w:rsidRPr="00ED1555">
          <w:rPr>
            <w:rStyle w:val="Hyperlink"/>
            <w:noProof/>
          </w:rPr>
          <w:t>2.15.3</w:t>
        </w:r>
        <w:r>
          <w:rPr>
            <w:rFonts w:asciiTheme="minorHAnsi" w:eastAsiaTheme="minorEastAsia" w:hAnsiTheme="minorHAnsi" w:cstheme="minorBidi"/>
            <w:i w:val="0"/>
            <w:iCs w:val="0"/>
            <w:noProof/>
            <w:sz w:val="22"/>
            <w:szCs w:val="22"/>
          </w:rPr>
          <w:tab/>
        </w:r>
        <w:r w:rsidRPr="00ED1555">
          <w:rPr>
            <w:rStyle w:val="Hyperlink"/>
            <w:noProof/>
          </w:rPr>
          <w:t>Relative Biomass per Ecoregion</w:t>
        </w:r>
        <w:r>
          <w:rPr>
            <w:noProof/>
            <w:webHidden/>
          </w:rPr>
          <w:tab/>
        </w:r>
        <w:r>
          <w:rPr>
            <w:noProof/>
            <w:webHidden/>
          </w:rPr>
          <w:fldChar w:fldCharType="begin"/>
        </w:r>
        <w:r>
          <w:rPr>
            <w:noProof/>
            <w:webHidden/>
          </w:rPr>
          <w:instrText xml:space="preserve"> PAGEREF _Toc387241510 \h </w:instrText>
        </w:r>
        <w:r>
          <w:rPr>
            <w:noProof/>
            <w:webHidden/>
          </w:rPr>
        </w:r>
        <w:r>
          <w:rPr>
            <w:noProof/>
            <w:webHidden/>
          </w:rPr>
          <w:fldChar w:fldCharType="separate"/>
        </w:r>
        <w:r>
          <w:rPr>
            <w:noProof/>
            <w:webHidden/>
          </w:rPr>
          <w:t>16</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11" w:history="1">
        <w:r w:rsidRPr="00ED1555">
          <w:rPr>
            <w:rStyle w:val="Hyperlink"/>
            <w:noProof/>
          </w:rPr>
          <w:t>2.16</w:t>
        </w:r>
        <w:r>
          <w:rPr>
            <w:rFonts w:asciiTheme="minorHAnsi" w:eastAsiaTheme="minorEastAsia" w:hAnsiTheme="minorHAnsi" w:cstheme="minorBidi"/>
            <w:noProof/>
            <w:sz w:val="22"/>
            <w:szCs w:val="22"/>
          </w:rPr>
          <w:tab/>
        </w:r>
        <w:r w:rsidRPr="00ED1555">
          <w:rPr>
            <w:rStyle w:val="Hyperlink"/>
            <w:noProof/>
          </w:rPr>
          <w:t>LightEstablishmentTable</w:t>
        </w:r>
        <w:r>
          <w:rPr>
            <w:noProof/>
            <w:webHidden/>
          </w:rPr>
          <w:tab/>
        </w:r>
        <w:r>
          <w:rPr>
            <w:noProof/>
            <w:webHidden/>
          </w:rPr>
          <w:fldChar w:fldCharType="begin"/>
        </w:r>
        <w:r>
          <w:rPr>
            <w:noProof/>
            <w:webHidden/>
          </w:rPr>
          <w:instrText xml:space="preserve"> PAGEREF _Toc387241511 \h </w:instrText>
        </w:r>
        <w:r>
          <w:rPr>
            <w:noProof/>
            <w:webHidden/>
          </w:rPr>
        </w:r>
        <w:r>
          <w:rPr>
            <w:noProof/>
            <w:webHidden/>
          </w:rPr>
          <w:fldChar w:fldCharType="separate"/>
        </w:r>
        <w:r>
          <w:rPr>
            <w:noProof/>
            <w:webHidden/>
          </w:rPr>
          <w:t>16</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2" w:history="1">
        <w:r w:rsidRPr="00ED1555">
          <w:rPr>
            <w:rStyle w:val="Hyperlink"/>
            <w:noProof/>
          </w:rPr>
          <w:t>2.16.1</w:t>
        </w:r>
        <w:r>
          <w:rPr>
            <w:rFonts w:asciiTheme="minorHAnsi" w:eastAsiaTheme="minorEastAsia" w:hAnsiTheme="minorHAnsi" w:cstheme="minorBidi"/>
            <w:i w:val="0"/>
            <w:iCs w:val="0"/>
            <w:noProof/>
            <w:sz w:val="22"/>
            <w:szCs w:val="22"/>
          </w:rPr>
          <w:tab/>
        </w:r>
        <w:r w:rsidRPr="00ED1555">
          <w:rPr>
            <w:rStyle w:val="Hyperlink"/>
            <w:noProof/>
          </w:rPr>
          <w:t>Species Shade Tolerance Class</w:t>
        </w:r>
        <w:r>
          <w:rPr>
            <w:noProof/>
            <w:webHidden/>
          </w:rPr>
          <w:tab/>
        </w:r>
        <w:r>
          <w:rPr>
            <w:noProof/>
            <w:webHidden/>
          </w:rPr>
          <w:fldChar w:fldCharType="begin"/>
        </w:r>
        <w:r>
          <w:rPr>
            <w:noProof/>
            <w:webHidden/>
          </w:rPr>
          <w:instrText xml:space="preserve"> PAGEREF _Toc387241512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3" w:history="1">
        <w:r w:rsidRPr="00ED1555">
          <w:rPr>
            <w:rStyle w:val="Hyperlink"/>
            <w:noProof/>
          </w:rPr>
          <w:t>2.16.2</w:t>
        </w:r>
        <w:r>
          <w:rPr>
            <w:rFonts w:asciiTheme="minorHAnsi" w:eastAsiaTheme="minorEastAsia" w:hAnsiTheme="minorHAnsi" w:cstheme="minorBidi"/>
            <w:i w:val="0"/>
            <w:iCs w:val="0"/>
            <w:noProof/>
            <w:sz w:val="22"/>
            <w:szCs w:val="22"/>
          </w:rPr>
          <w:tab/>
        </w:r>
        <w:r w:rsidRPr="00ED1555">
          <w:rPr>
            <w:rStyle w:val="Hyperlink"/>
            <w:noProof/>
          </w:rPr>
          <w:t>Probability of Establishment, given light conditions</w:t>
        </w:r>
        <w:r>
          <w:rPr>
            <w:noProof/>
            <w:webHidden/>
          </w:rPr>
          <w:tab/>
        </w:r>
        <w:r>
          <w:rPr>
            <w:noProof/>
            <w:webHidden/>
          </w:rPr>
          <w:fldChar w:fldCharType="begin"/>
        </w:r>
        <w:r>
          <w:rPr>
            <w:noProof/>
            <w:webHidden/>
          </w:rPr>
          <w:instrText xml:space="preserve"> PAGEREF _Toc387241513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14" w:history="1">
        <w:r w:rsidRPr="00ED1555">
          <w:rPr>
            <w:rStyle w:val="Hyperlink"/>
            <w:noProof/>
          </w:rPr>
          <w:t>2.17</w:t>
        </w:r>
        <w:r>
          <w:rPr>
            <w:rFonts w:asciiTheme="minorHAnsi" w:eastAsiaTheme="minorEastAsia" w:hAnsiTheme="minorHAnsi" w:cstheme="minorBidi"/>
            <w:noProof/>
            <w:sz w:val="22"/>
            <w:szCs w:val="22"/>
          </w:rPr>
          <w:tab/>
        </w:r>
        <w:r w:rsidRPr="00ED1555">
          <w:rPr>
            <w:rStyle w:val="Hyperlink"/>
            <w:noProof/>
          </w:rPr>
          <w:t>SpeciesParameters Table</w:t>
        </w:r>
        <w:r>
          <w:rPr>
            <w:noProof/>
            <w:webHidden/>
          </w:rPr>
          <w:tab/>
        </w:r>
        <w:r>
          <w:rPr>
            <w:noProof/>
            <w:webHidden/>
          </w:rPr>
          <w:fldChar w:fldCharType="begin"/>
        </w:r>
        <w:r>
          <w:rPr>
            <w:noProof/>
            <w:webHidden/>
          </w:rPr>
          <w:instrText xml:space="preserve"> PAGEREF _Toc387241514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5" w:history="1">
        <w:r w:rsidRPr="00ED1555">
          <w:rPr>
            <w:rStyle w:val="Hyperlink"/>
            <w:noProof/>
          </w:rPr>
          <w:t>2.17.1</w:t>
        </w:r>
        <w:r>
          <w:rPr>
            <w:rFonts w:asciiTheme="minorHAnsi" w:eastAsiaTheme="minorEastAsia" w:hAnsiTheme="minorHAnsi" w:cstheme="minorBidi"/>
            <w:i w:val="0"/>
            <w:iCs w:val="0"/>
            <w:noProof/>
            <w:sz w:val="22"/>
            <w:szCs w:val="22"/>
          </w:rPr>
          <w:tab/>
        </w:r>
        <w:r w:rsidRPr="00ED1555">
          <w:rPr>
            <w:rStyle w:val="Hyperlink"/>
            <w:noProof/>
          </w:rPr>
          <w:t>Species</w:t>
        </w:r>
        <w:r>
          <w:rPr>
            <w:noProof/>
            <w:webHidden/>
          </w:rPr>
          <w:tab/>
        </w:r>
        <w:r>
          <w:rPr>
            <w:noProof/>
            <w:webHidden/>
          </w:rPr>
          <w:fldChar w:fldCharType="begin"/>
        </w:r>
        <w:r>
          <w:rPr>
            <w:noProof/>
            <w:webHidden/>
          </w:rPr>
          <w:instrText xml:space="preserve"> PAGEREF _Toc387241515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6" w:history="1">
        <w:r w:rsidRPr="00ED1555">
          <w:rPr>
            <w:rStyle w:val="Hyperlink"/>
            <w:noProof/>
          </w:rPr>
          <w:t>2.17.2</w:t>
        </w:r>
        <w:r>
          <w:rPr>
            <w:rFonts w:asciiTheme="minorHAnsi" w:eastAsiaTheme="minorEastAsia" w:hAnsiTheme="minorHAnsi" w:cstheme="minorBidi"/>
            <w:i w:val="0"/>
            <w:iCs w:val="0"/>
            <w:noProof/>
            <w:sz w:val="22"/>
            <w:szCs w:val="22"/>
          </w:rPr>
          <w:tab/>
        </w:r>
        <w:r w:rsidRPr="00ED1555">
          <w:rPr>
            <w:rStyle w:val="Hyperlink"/>
            <w:noProof/>
          </w:rPr>
          <w:t>Functional Type</w:t>
        </w:r>
        <w:r>
          <w:rPr>
            <w:noProof/>
            <w:webHidden/>
          </w:rPr>
          <w:tab/>
        </w:r>
        <w:r>
          <w:rPr>
            <w:noProof/>
            <w:webHidden/>
          </w:rPr>
          <w:fldChar w:fldCharType="begin"/>
        </w:r>
        <w:r>
          <w:rPr>
            <w:noProof/>
            <w:webHidden/>
          </w:rPr>
          <w:instrText xml:space="preserve"> PAGEREF _Toc387241516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7" w:history="1">
        <w:r w:rsidRPr="00ED1555">
          <w:rPr>
            <w:rStyle w:val="Hyperlink"/>
            <w:noProof/>
          </w:rPr>
          <w:t>2.17.3</w:t>
        </w:r>
        <w:r>
          <w:rPr>
            <w:rFonts w:asciiTheme="minorHAnsi" w:eastAsiaTheme="minorEastAsia" w:hAnsiTheme="minorHAnsi" w:cstheme="minorBidi"/>
            <w:i w:val="0"/>
            <w:iCs w:val="0"/>
            <w:noProof/>
            <w:sz w:val="22"/>
            <w:szCs w:val="22"/>
          </w:rPr>
          <w:tab/>
        </w:r>
        <w:r w:rsidRPr="00ED1555">
          <w:rPr>
            <w:rStyle w:val="Hyperlink"/>
            <w:noProof/>
          </w:rPr>
          <w:t>Nitrogen Fixers</w:t>
        </w:r>
        <w:r>
          <w:rPr>
            <w:noProof/>
            <w:webHidden/>
          </w:rPr>
          <w:tab/>
        </w:r>
        <w:r>
          <w:rPr>
            <w:noProof/>
            <w:webHidden/>
          </w:rPr>
          <w:fldChar w:fldCharType="begin"/>
        </w:r>
        <w:r>
          <w:rPr>
            <w:noProof/>
            <w:webHidden/>
          </w:rPr>
          <w:instrText xml:space="preserve"> PAGEREF _Toc387241517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8" w:history="1">
        <w:r w:rsidRPr="00ED1555">
          <w:rPr>
            <w:rStyle w:val="Hyperlink"/>
            <w:noProof/>
          </w:rPr>
          <w:t>2.17.4</w:t>
        </w:r>
        <w:r>
          <w:rPr>
            <w:rFonts w:asciiTheme="minorHAnsi" w:eastAsiaTheme="minorEastAsia" w:hAnsiTheme="minorHAnsi" w:cstheme="minorBidi"/>
            <w:i w:val="0"/>
            <w:iCs w:val="0"/>
            <w:noProof/>
            <w:sz w:val="22"/>
            <w:szCs w:val="22"/>
          </w:rPr>
          <w:tab/>
        </w:r>
        <w:r w:rsidRPr="00ED1555">
          <w:rPr>
            <w:rStyle w:val="Hyperlink"/>
            <w:noProof/>
          </w:rPr>
          <w:t>GDD minimum/maximum</w:t>
        </w:r>
        <w:r>
          <w:rPr>
            <w:noProof/>
            <w:webHidden/>
          </w:rPr>
          <w:tab/>
        </w:r>
        <w:r>
          <w:rPr>
            <w:noProof/>
            <w:webHidden/>
          </w:rPr>
          <w:fldChar w:fldCharType="begin"/>
        </w:r>
        <w:r>
          <w:rPr>
            <w:noProof/>
            <w:webHidden/>
          </w:rPr>
          <w:instrText xml:space="preserve"> PAGEREF _Toc387241518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19" w:history="1">
        <w:r w:rsidRPr="00ED1555">
          <w:rPr>
            <w:rStyle w:val="Hyperlink"/>
            <w:noProof/>
          </w:rPr>
          <w:t>2.17.5</w:t>
        </w:r>
        <w:r>
          <w:rPr>
            <w:rFonts w:asciiTheme="minorHAnsi" w:eastAsiaTheme="minorEastAsia" w:hAnsiTheme="minorHAnsi" w:cstheme="minorBidi"/>
            <w:i w:val="0"/>
            <w:iCs w:val="0"/>
            <w:noProof/>
            <w:sz w:val="22"/>
            <w:szCs w:val="22"/>
          </w:rPr>
          <w:tab/>
        </w:r>
        <w:r w:rsidRPr="00ED1555">
          <w:rPr>
            <w:rStyle w:val="Hyperlink"/>
            <w:noProof/>
          </w:rPr>
          <w:t>Minimum January Temperature</w:t>
        </w:r>
        <w:r>
          <w:rPr>
            <w:noProof/>
            <w:webHidden/>
          </w:rPr>
          <w:tab/>
        </w:r>
        <w:r>
          <w:rPr>
            <w:noProof/>
            <w:webHidden/>
          </w:rPr>
          <w:fldChar w:fldCharType="begin"/>
        </w:r>
        <w:r>
          <w:rPr>
            <w:noProof/>
            <w:webHidden/>
          </w:rPr>
          <w:instrText xml:space="preserve"> PAGEREF _Toc387241519 \h </w:instrText>
        </w:r>
        <w:r>
          <w:rPr>
            <w:noProof/>
            <w:webHidden/>
          </w:rPr>
        </w:r>
        <w:r>
          <w:rPr>
            <w:noProof/>
            <w:webHidden/>
          </w:rPr>
          <w:fldChar w:fldCharType="separate"/>
        </w:r>
        <w:r>
          <w:rPr>
            <w:noProof/>
            <w:webHidden/>
          </w:rPr>
          <w:t>17</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0" w:history="1">
        <w:r w:rsidRPr="00ED1555">
          <w:rPr>
            <w:rStyle w:val="Hyperlink"/>
            <w:noProof/>
          </w:rPr>
          <w:t>2.17.6</w:t>
        </w:r>
        <w:r>
          <w:rPr>
            <w:rFonts w:asciiTheme="minorHAnsi" w:eastAsiaTheme="minorEastAsia" w:hAnsiTheme="minorHAnsi" w:cstheme="minorBidi"/>
            <w:i w:val="0"/>
            <w:iCs w:val="0"/>
            <w:noProof/>
            <w:sz w:val="22"/>
            <w:szCs w:val="22"/>
          </w:rPr>
          <w:tab/>
        </w:r>
        <w:r w:rsidRPr="00ED1555">
          <w:rPr>
            <w:rStyle w:val="Hyperlink"/>
            <w:noProof/>
          </w:rPr>
          <w:t>Maximum Allowable Drought</w:t>
        </w:r>
        <w:r>
          <w:rPr>
            <w:noProof/>
            <w:webHidden/>
          </w:rPr>
          <w:tab/>
        </w:r>
        <w:r>
          <w:rPr>
            <w:noProof/>
            <w:webHidden/>
          </w:rPr>
          <w:fldChar w:fldCharType="begin"/>
        </w:r>
        <w:r>
          <w:rPr>
            <w:noProof/>
            <w:webHidden/>
          </w:rPr>
          <w:instrText xml:space="preserve"> PAGEREF _Toc387241520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1" w:history="1">
        <w:r w:rsidRPr="00ED1555">
          <w:rPr>
            <w:rStyle w:val="Hyperlink"/>
            <w:noProof/>
          </w:rPr>
          <w:t>2.17.7</w:t>
        </w:r>
        <w:r>
          <w:rPr>
            <w:rFonts w:asciiTheme="minorHAnsi" w:eastAsiaTheme="minorEastAsia" w:hAnsiTheme="minorHAnsi" w:cstheme="minorBidi"/>
            <w:i w:val="0"/>
            <w:iCs w:val="0"/>
            <w:noProof/>
            <w:sz w:val="22"/>
            <w:szCs w:val="22"/>
          </w:rPr>
          <w:tab/>
        </w:r>
        <w:r w:rsidRPr="00ED1555">
          <w:rPr>
            <w:rStyle w:val="Hyperlink"/>
            <w:noProof/>
          </w:rPr>
          <w:t>Leaf Longevity</w:t>
        </w:r>
        <w:r>
          <w:rPr>
            <w:noProof/>
            <w:webHidden/>
          </w:rPr>
          <w:tab/>
        </w:r>
        <w:r>
          <w:rPr>
            <w:noProof/>
            <w:webHidden/>
          </w:rPr>
          <w:fldChar w:fldCharType="begin"/>
        </w:r>
        <w:r>
          <w:rPr>
            <w:noProof/>
            <w:webHidden/>
          </w:rPr>
          <w:instrText xml:space="preserve"> PAGEREF _Toc387241521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2" w:history="1">
        <w:r w:rsidRPr="00ED1555">
          <w:rPr>
            <w:rStyle w:val="Hyperlink"/>
            <w:noProof/>
          </w:rPr>
          <w:t>2.17.8</w:t>
        </w:r>
        <w:r>
          <w:rPr>
            <w:rFonts w:asciiTheme="minorHAnsi" w:eastAsiaTheme="minorEastAsia" w:hAnsiTheme="minorHAnsi" w:cstheme="minorBidi"/>
            <w:i w:val="0"/>
            <w:iCs w:val="0"/>
            <w:noProof/>
            <w:sz w:val="22"/>
            <w:szCs w:val="22"/>
          </w:rPr>
          <w:tab/>
        </w:r>
        <w:r w:rsidRPr="00ED1555">
          <w:rPr>
            <w:rStyle w:val="Hyperlink"/>
            <w:noProof/>
          </w:rPr>
          <w:t>Epicormic resprouting</w:t>
        </w:r>
        <w:r>
          <w:rPr>
            <w:noProof/>
            <w:webHidden/>
          </w:rPr>
          <w:tab/>
        </w:r>
        <w:r>
          <w:rPr>
            <w:noProof/>
            <w:webHidden/>
          </w:rPr>
          <w:fldChar w:fldCharType="begin"/>
        </w:r>
        <w:r>
          <w:rPr>
            <w:noProof/>
            <w:webHidden/>
          </w:rPr>
          <w:instrText xml:space="preserve"> PAGEREF _Toc387241522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3" w:history="1">
        <w:r w:rsidRPr="00ED1555">
          <w:rPr>
            <w:rStyle w:val="Hyperlink"/>
            <w:noProof/>
          </w:rPr>
          <w:t>2.17.9</w:t>
        </w:r>
        <w:r>
          <w:rPr>
            <w:rFonts w:asciiTheme="minorHAnsi" w:eastAsiaTheme="minorEastAsia" w:hAnsiTheme="minorHAnsi" w:cstheme="minorBidi"/>
            <w:i w:val="0"/>
            <w:iCs w:val="0"/>
            <w:noProof/>
            <w:sz w:val="22"/>
            <w:szCs w:val="22"/>
          </w:rPr>
          <w:tab/>
        </w:r>
        <w:r w:rsidRPr="00ED1555">
          <w:rPr>
            <w:rStyle w:val="Hyperlink"/>
            <w:noProof/>
          </w:rPr>
          <w:t>Lignin:  Leaf, Fine Root, Wood, Coarse Root</w:t>
        </w:r>
        <w:r>
          <w:rPr>
            <w:noProof/>
            <w:webHidden/>
          </w:rPr>
          <w:tab/>
        </w:r>
        <w:r>
          <w:rPr>
            <w:noProof/>
            <w:webHidden/>
          </w:rPr>
          <w:fldChar w:fldCharType="begin"/>
        </w:r>
        <w:r>
          <w:rPr>
            <w:noProof/>
            <w:webHidden/>
          </w:rPr>
          <w:instrText xml:space="preserve"> PAGEREF _Toc387241523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4" w:history="1">
        <w:r w:rsidRPr="00ED1555">
          <w:rPr>
            <w:rStyle w:val="Hyperlink"/>
            <w:noProof/>
          </w:rPr>
          <w:t>2.17.10</w:t>
        </w:r>
        <w:r>
          <w:rPr>
            <w:rFonts w:asciiTheme="minorHAnsi" w:eastAsiaTheme="minorEastAsia" w:hAnsiTheme="minorHAnsi" w:cstheme="minorBidi"/>
            <w:i w:val="0"/>
            <w:iCs w:val="0"/>
            <w:noProof/>
            <w:sz w:val="22"/>
            <w:szCs w:val="22"/>
          </w:rPr>
          <w:tab/>
        </w:r>
        <w:r w:rsidRPr="00ED1555">
          <w:rPr>
            <w:rStyle w:val="Hyperlink"/>
            <w:noProof/>
          </w:rPr>
          <w:t>CN Ratios:  Leaf, Fine Root, Wood, Coarse Root, Litter</w:t>
        </w:r>
        <w:r>
          <w:rPr>
            <w:noProof/>
            <w:webHidden/>
          </w:rPr>
          <w:tab/>
        </w:r>
        <w:r>
          <w:rPr>
            <w:noProof/>
            <w:webHidden/>
          </w:rPr>
          <w:fldChar w:fldCharType="begin"/>
        </w:r>
        <w:r>
          <w:rPr>
            <w:noProof/>
            <w:webHidden/>
          </w:rPr>
          <w:instrText xml:space="preserve"> PAGEREF _Toc387241524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25" w:history="1">
        <w:r w:rsidRPr="00ED1555">
          <w:rPr>
            <w:rStyle w:val="Hyperlink"/>
            <w:noProof/>
          </w:rPr>
          <w:t>2.18</w:t>
        </w:r>
        <w:r>
          <w:rPr>
            <w:rFonts w:asciiTheme="minorHAnsi" w:eastAsiaTheme="minorEastAsia" w:hAnsiTheme="minorHAnsi" w:cstheme="minorBidi"/>
            <w:noProof/>
            <w:sz w:val="22"/>
            <w:szCs w:val="22"/>
          </w:rPr>
          <w:tab/>
        </w:r>
        <w:r w:rsidRPr="00ED1555">
          <w:rPr>
            <w:rStyle w:val="Hyperlink"/>
            <w:noProof/>
          </w:rPr>
          <w:t>Functional Group Parameters</w:t>
        </w:r>
        <w:r>
          <w:rPr>
            <w:noProof/>
            <w:webHidden/>
          </w:rPr>
          <w:tab/>
        </w:r>
        <w:r>
          <w:rPr>
            <w:noProof/>
            <w:webHidden/>
          </w:rPr>
          <w:fldChar w:fldCharType="begin"/>
        </w:r>
        <w:r>
          <w:rPr>
            <w:noProof/>
            <w:webHidden/>
          </w:rPr>
          <w:instrText xml:space="preserve"> PAGEREF _Toc387241525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6" w:history="1">
        <w:r w:rsidRPr="00ED1555">
          <w:rPr>
            <w:rStyle w:val="Hyperlink"/>
            <w:noProof/>
          </w:rPr>
          <w:t>2.18.1</w:t>
        </w:r>
        <w:r>
          <w:rPr>
            <w:rFonts w:asciiTheme="minorHAnsi" w:eastAsiaTheme="minorEastAsia" w:hAnsiTheme="minorHAnsi" w:cstheme="minorBidi"/>
            <w:i w:val="0"/>
            <w:iCs w:val="0"/>
            <w:noProof/>
            <w:sz w:val="22"/>
            <w:szCs w:val="22"/>
          </w:rPr>
          <w:tab/>
        </w:r>
        <w:r w:rsidRPr="00ED1555">
          <w:rPr>
            <w:rStyle w:val="Hyperlink"/>
            <w:noProof/>
          </w:rPr>
          <w:t>Name</w:t>
        </w:r>
        <w:r>
          <w:rPr>
            <w:noProof/>
            <w:webHidden/>
          </w:rPr>
          <w:tab/>
        </w:r>
        <w:r>
          <w:rPr>
            <w:noProof/>
            <w:webHidden/>
          </w:rPr>
          <w:fldChar w:fldCharType="begin"/>
        </w:r>
        <w:r>
          <w:rPr>
            <w:noProof/>
            <w:webHidden/>
          </w:rPr>
          <w:instrText xml:space="preserve"> PAGEREF _Toc387241526 \h </w:instrText>
        </w:r>
        <w:r>
          <w:rPr>
            <w:noProof/>
            <w:webHidden/>
          </w:rPr>
        </w:r>
        <w:r>
          <w:rPr>
            <w:noProof/>
            <w:webHidden/>
          </w:rPr>
          <w:fldChar w:fldCharType="separate"/>
        </w:r>
        <w:r>
          <w:rPr>
            <w:noProof/>
            <w:webHidden/>
          </w:rPr>
          <w:t>18</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7" w:history="1">
        <w:r w:rsidRPr="00ED1555">
          <w:rPr>
            <w:rStyle w:val="Hyperlink"/>
            <w:noProof/>
          </w:rPr>
          <w:t>2.18.2</w:t>
        </w:r>
        <w:r>
          <w:rPr>
            <w:rFonts w:asciiTheme="minorHAnsi" w:eastAsiaTheme="minorEastAsia" w:hAnsiTheme="minorHAnsi" w:cstheme="minorBidi"/>
            <w:i w:val="0"/>
            <w:iCs w:val="0"/>
            <w:noProof/>
            <w:sz w:val="22"/>
            <w:szCs w:val="22"/>
          </w:rPr>
          <w:tab/>
        </w:r>
        <w:r w:rsidRPr="00ED1555">
          <w:rPr>
            <w:rStyle w:val="Hyperlink"/>
            <w:noProof/>
          </w:rPr>
          <w:t>Functional Type</w:t>
        </w:r>
        <w:r>
          <w:rPr>
            <w:noProof/>
            <w:webHidden/>
          </w:rPr>
          <w:tab/>
        </w:r>
        <w:r>
          <w:rPr>
            <w:noProof/>
            <w:webHidden/>
          </w:rPr>
          <w:fldChar w:fldCharType="begin"/>
        </w:r>
        <w:r>
          <w:rPr>
            <w:noProof/>
            <w:webHidden/>
          </w:rPr>
          <w:instrText xml:space="preserve"> PAGEREF _Toc387241527 \h </w:instrText>
        </w:r>
        <w:r>
          <w:rPr>
            <w:noProof/>
            <w:webHidden/>
          </w:rPr>
        </w:r>
        <w:r>
          <w:rPr>
            <w:noProof/>
            <w:webHidden/>
          </w:rPr>
          <w:fldChar w:fldCharType="separate"/>
        </w:r>
        <w:r>
          <w:rPr>
            <w:noProof/>
            <w:webHidden/>
          </w:rPr>
          <w:t>19</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8" w:history="1">
        <w:r w:rsidRPr="00ED1555">
          <w:rPr>
            <w:rStyle w:val="Hyperlink"/>
            <w:noProof/>
          </w:rPr>
          <w:t>2.18.3</w:t>
        </w:r>
        <w:r>
          <w:rPr>
            <w:rFonts w:asciiTheme="minorHAnsi" w:eastAsiaTheme="minorEastAsia" w:hAnsiTheme="minorHAnsi" w:cstheme="minorBidi"/>
            <w:i w:val="0"/>
            <w:iCs w:val="0"/>
            <w:noProof/>
            <w:sz w:val="22"/>
            <w:szCs w:val="22"/>
          </w:rPr>
          <w:tab/>
        </w:r>
        <w:r w:rsidRPr="00ED1555">
          <w:rPr>
            <w:rStyle w:val="Hyperlink"/>
            <w:noProof/>
          </w:rPr>
          <w:t>PPDF:  1, 2, 3, 4</w:t>
        </w:r>
        <w:r>
          <w:rPr>
            <w:noProof/>
            <w:webHidden/>
          </w:rPr>
          <w:tab/>
        </w:r>
        <w:r>
          <w:rPr>
            <w:noProof/>
            <w:webHidden/>
          </w:rPr>
          <w:fldChar w:fldCharType="begin"/>
        </w:r>
        <w:r>
          <w:rPr>
            <w:noProof/>
            <w:webHidden/>
          </w:rPr>
          <w:instrText xml:space="preserve"> PAGEREF _Toc387241528 \h </w:instrText>
        </w:r>
        <w:r>
          <w:rPr>
            <w:noProof/>
            <w:webHidden/>
          </w:rPr>
        </w:r>
        <w:r>
          <w:rPr>
            <w:noProof/>
            <w:webHidden/>
          </w:rPr>
          <w:fldChar w:fldCharType="separate"/>
        </w:r>
        <w:r>
          <w:rPr>
            <w:noProof/>
            <w:webHidden/>
          </w:rPr>
          <w:t>19</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29" w:history="1">
        <w:r w:rsidRPr="00ED1555">
          <w:rPr>
            <w:rStyle w:val="Hyperlink"/>
            <w:noProof/>
          </w:rPr>
          <w:t>2.18.4</w:t>
        </w:r>
        <w:r>
          <w:rPr>
            <w:rFonts w:asciiTheme="minorHAnsi" w:eastAsiaTheme="minorEastAsia" w:hAnsiTheme="minorHAnsi" w:cstheme="minorBidi"/>
            <w:i w:val="0"/>
            <w:iCs w:val="0"/>
            <w:noProof/>
            <w:sz w:val="22"/>
            <w:szCs w:val="22"/>
          </w:rPr>
          <w:tab/>
        </w:r>
        <w:r w:rsidRPr="00ED1555">
          <w:rPr>
            <w:rStyle w:val="Hyperlink"/>
            <w:noProof/>
          </w:rPr>
          <w:t>FRACleaf</w:t>
        </w:r>
        <w:r>
          <w:rPr>
            <w:noProof/>
            <w:webHidden/>
          </w:rPr>
          <w:tab/>
        </w:r>
        <w:r>
          <w:rPr>
            <w:noProof/>
            <w:webHidden/>
          </w:rPr>
          <w:fldChar w:fldCharType="begin"/>
        </w:r>
        <w:r>
          <w:rPr>
            <w:noProof/>
            <w:webHidden/>
          </w:rPr>
          <w:instrText xml:space="preserve"> PAGEREF _Toc387241529 \h </w:instrText>
        </w:r>
        <w:r>
          <w:rPr>
            <w:noProof/>
            <w:webHidden/>
          </w:rPr>
        </w:r>
        <w:r>
          <w:rPr>
            <w:noProof/>
            <w:webHidden/>
          </w:rPr>
          <w:fldChar w:fldCharType="separate"/>
        </w:r>
        <w:r>
          <w:rPr>
            <w:noProof/>
            <w:webHidden/>
          </w:rPr>
          <w:t>19</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0" w:history="1">
        <w:r w:rsidRPr="00ED1555">
          <w:rPr>
            <w:rStyle w:val="Hyperlink"/>
            <w:noProof/>
          </w:rPr>
          <w:t>2.18.5</w:t>
        </w:r>
        <w:r>
          <w:rPr>
            <w:rFonts w:asciiTheme="minorHAnsi" w:eastAsiaTheme="minorEastAsia" w:hAnsiTheme="minorHAnsi" w:cstheme="minorBidi"/>
            <w:i w:val="0"/>
            <w:iCs w:val="0"/>
            <w:noProof/>
            <w:sz w:val="22"/>
            <w:szCs w:val="22"/>
          </w:rPr>
          <w:tab/>
        </w:r>
        <w:r w:rsidRPr="00ED1555">
          <w:rPr>
            <w:rStyle w:val="Hyperlink"/>
            <w:noProof/>
          </w:rPr>
          <w:t>BTOLAI, KLAI, MAXLAI</w:t>
        </w:r>
        <w:r>
          <w:rPr>
            <w:noProof/>
            <w:webHidden/>
          </w:rPr>
          <w:tab/>
        </w:r>
        <w:r>
          <w:rPr>
            <w:noProof/>
            <w:webHidden/>
          </w:rPr>
          <w:fldChar w:fldCharType="begin"/>
        </w:r>
        <w:r>
          <w:rPr>
            <w:noProof/>
            <w:webHidden/>
          </w:rPr>
          <w:instrText xml:space="preserve"> PAGEREF _Toc387241530 \h </w:instrText>
        </w:r>
        <w:r>
          <w:rPr>
            <w:noProof/>
            <w:webHidden/>
          </w:rPr>
        </w:r>
        <w:r>
          <w:rPr>
            <w:noProof/>
            <w:webHidden/>
          </w:rPr>
          <w:fldChar w:fldCharType="separate"/>
        </w:r>
        <w:r>
          <w:rPr>
            <w:noProof/>
            <w:webHidden/>
          </w:rPr>
          <w:t>19</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1" w:history="1">
        <w:r w:rsidRPr="00ED1555">
          <w:rPr>
            <w:rStyle w:val="Hyperlink"/>
            <w:noProof/>
          </w:rPr>
          <w:t>2.18.6</w:t>
        </w:r>
        <w:r>
          <w:rPr>
            <w:rFonts w:asciiTheme="minorHAnsi" w:eastAsiaTheme="minorEastAsia" w:hAnsiTheme="minorHAnsi" w:cstheme="minorBidi"/>
            <w:i w:val="0"/>
            <w:iCs w:val="0"/>
            <w:noProof/>
            <w:sz w:val="22"/>
            <w:szCs w:val="22"/>
          </w:rPr>
          <w:tab/>
        </w:r>
        <w:r w:rsidRPr="00ED1555">
          <w:rPr>
            <w:rStyle w:val="Hyperlink"/>
            <w:noProof/>
          </w:rPr>
          <w:t>PPRPTS2, PPRPTS3</w:t>
        </w:r>
        <w:r>
          <w:rPr>
            <w:noProof/>
            <w:webHidden/>
          </w:rPr>
          <w:tab/>
        </w:r>
        <w:r>
          <w:rPr>
            <w:noProof/>
            <w:webHidden/>
          </w:rPr>
          <w:fldChar w:fldCharType="begin"/>
        </w:r>
        <w:r>
          <w:rPr>
            <w:noProof/>
            <w:webHidden/>
          </w:rPr>
          <w:instrText xml:space="preserve"> PAGEREF _Toc387241531 \h </w:instrText>
        </w:r>
        <w:r>
          <w:rPr>
            <w:noProof/>
            <w:webHidden/>
          </w:rPr>
        </w:r>
        <w:r>
          <w:rPr>
            <w:noProof/>
            <w:webHidden/>
          </w:rPr>
          <w:fldChar w:fldCharType="separate"/>
        </w:r>
        <w:r>
          <w:rPr>
            <w:noProof/>
            <w:webHidden/>
          </w:rPr>
          <w:t>19</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2" w:history="1">
        <w:r w:rsidRPr="00ED1555">
          <w:rPr>
            <w:rStyle w:val="Hyperlink"/>
            <w:noProof/>
          </w:rPr>
          <w:t>2.18.7</w:t>
        </w:r>
        <w:r>
          <w:rPr>
            <w:rFonts w:asciiTheme="minorHAnsi" w:eastAsiaTheme="minorEastAsia" w:hAnsiTheme="minorHAnsi" w:cstheme="minorBidi"/>
            <w:i w:val="0"/>
            <w:iCs w:val="0"/>
            <w:noProof/>
            <w:sz w:val="22"/>
            <w:szCs w:val="22"/>
          </w:rPr>
          <w:tab/>
        </w:r>
        <w:r w:rsidRPr="00ED1555">
          <w:rPr>
            <w:rStyle w:val="Hyperlink"/>
            <w:noProof/>
          </w:rPr>
          <w:t>Woody Decay Rate</w:t>
        </w:r>
        <w:r>
          <w:rPr>
            <w:noProof/>
            <w:webHidden/>
          </w:rPr>
          <w:tab/>
        </w:r>
        <w:r>
          <w:rPr>
            <w:noProof/>
            <w:webHidden/>
          </w:rPr>
          <w:fldChar w:fldCharType="begin"/>
        </w:r>
        <w:r>
          <w:rPr>
            <w:noProof/>
            <w:webHidden/>
          </w:rPr>
          <w:instrText xml:space="preserve"> PAGEREF _Toc387241532 \h </w:instrText>
        </w:r>
        <w:r>
          <w:rPr>
            <w:noProof/>
            <w:webHidden/>
          </w:rPr>
        </w:r>
        <w:r>
          <w:rPr>
            <w:noProof/>
            <w:webHidden/>
          </w:rPr>
          <w:fldChar w:fldCharType="separate"/>
        </w:r>
        <w:r>
          <w:rPr>
            <w:noProof/>
            <w:webHidden/>
          </w:rPr>
          <w:t>20</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3" w:history="1">
        <w:r w:rsidRPr="00ED1555">
          <w:rPr>
            <w:rStyle w:val="Hyperlink"/>
            <w:noProof/>
          </w:rPr>
          <w:t>2.18.8</w:t>
        </w:r>
        <w:r>
          <w:rPr>
            <w:rFonts w:asciiTheme="minorHAnsi" w:eastAsiaTheme="minorEastAsia" w:hAnsiTheme="minorHAnsi" w:cstheme="minorBidi"/>
            <w:i w:val="0"/>
            <w:iCs w:val="0"/>
            <w:noProof/>
            <w:sz w:val="22"/>
            <w:szCs w:val="22"/>
          </w:rPr>
          <w:tab/>
        </w:r>
        <w:r w:rsidRPr="00ED1555">
          <w:rPr>
            <w:rStyle w:val="Hyperlink"/>
            <w:noProof/>
          </w:rPr>
          <w:t>Monthly Wood Mortality</w:t>
        </w:r>
        <w:r>
          <w:rPr>
            <w:noProof/>
            <w:webHidden/>
          </w:rPr>
          <w:tab/>
        </w:r>
        <w:r>
          <w:rPr>
            <w:noProof/>
            <w:webHidden/>
          </w:rPr>
          <w:fldChar w:fldCharType="begin"/>
        </w:r>
        <w:r>
          <w:rPr>
            <w:noProof/>
            <w:webHidden/>
          </w:rPr>
          <w:instrText xml:space="preserve"> PAGEREF _Toc387241533 \h </w:instrText>
        </w:r>
        <w:r>
          <w:rPr>
            <w:noProof/>
            <w:webHidden/>
          </w:rPr>
        </w:r>
        <w:r>
          <w:rPr>
            <w:noProof/>
            <w:webHidden/>
          </w:rPr>
          <w:fldChar w:fldCharType="separate"/>
        </w:r>
        <w:r>
          <w:rPr>
            <w:noProof/>
            <w:webHidden/>
          </w:rPr>
          <w:t>20</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4" w:history="1">
        <w:r w:rsidRPr="00ED1555">
          <w:rPr>
            <w:rStyle w:val="Hyperlink"/>
            <w:noProof/>
          </w:rPr>
          <w:t>2.18.9</w:t>
        </w:r>
        <w:r>
          <w:rPr>
            <w:rFonts w:asciiTheme="minorHAnsi" w:eastAsiaTheme="minorEastAsia" w:hAnsiTheme="minorHAnsi" w:cstheme="minorBidi"/>
            <w:i w:val="0"/>
            <w:iCs w:val="0"/>
            <w:noProof/>
            <w:sz w:val="22"/>
            <w:szCs w:val="22"/>
          </w:rPr>
          <w:tab/>
        </w:r>
        <w:r w:rsidRPr="00ED1555">
          <w:rPr>
            <w:rStyle w:val="Hyperlink"/>
            <w:noProof/>
          </w:rPr>
          <w:t>Mortality Curve – Shape Parameter</w:t>
        </w:r>
        <w:r>
          <w:rPr>
            <w:noProof/>
            <w:webHidden/>
          </w:rPr>
          <w:tab/>
        </w:r>
        <w:r>
          <w:rPr>
            <w:noProof/>
            <w:webHidden/>
          </w:rPr>
          <w:fldChar w:fldCharType="begin"/>
        </w:r>
        <w:r>
          <w:rPr>
            <w:noProof/>
            <w:webHidden/>
          </w:rPr>
          <w:instrText xml:space="preserve"> PAGEREF _Toc387241534 \h </w:instrText>
        </w:r>
        <w:r>
          <w:rPr>
            <w:noProof/>
            <w:webHidden/>
          </w:rPr>
        </w:r>
        <w:r>
          <w:rPr>
            <w:noProof/>
            <w:webHidden/>
          </w:rPr>
          <w:fldChar w:fldCharType="separate"/>
        </w:r>
        <w:r>
          <w:rPr>
            <w:noProof/>
            <w:webHidden/>
          </w:rPr>
          <w:t>20</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5" w:history="1">
        <w:r w:rsidRPr="00ED1555">
          <w:rPr>
            <w:rStyle w:val="Hyperlink"/>
            <w:noProof/>
          </w:rPr>
          <w:t>2.18.10</w:t>
        </w:r>
        <w:r>
          <w:rPr>
            <w:rFonts w:asciiTheme="minorHAnsi" w:eastAsiaTheme="minorEastAsia" w:hAnsiTheme="minorHAnsi" w:cstheme="minorBidi"/>
            <w:i w:val="0"/>
            <w:iCs w:val="0"/>
            <w:noProof/>
            <w:sz w:val="22"/>
            <w:szCs w:val="22"/>
          </w:rPr>
          <w:tab/>
        </w:r>
        <w:r w:rsidRPr="00ED1555">
          <w:rPr>
            <w:rStyle w:val="Hyperlink"/>
            <w:noProof/>
          </w:rPr>
          <w:t>Leaf Drop Month</w:t>
        </w:r>
        <w:r>
          <w:rPr>
            <w:noProof/>
            <w:webHidden/>
          </w:rPr>
          <w:tab/>
        </w:r>
        <w:r>
          <w:rPr>
            <w:noProof/>
            <w:webHidden/>
          </w:rPr>
          <w:fldChar w:fldCharType="begin"/>
        </w:r>
        <w:r>
          <w:rPr>
            <w:noProof/>
            <w:webHidden/>
          </w:rPr>
          <w:instrText xml:space="preserve"> PAGEREF _Toc387241535 \h </w:instrText>
        </w:r>
        <w:r>
          <w:rPr>
            <w:noProof/>
            <w:webHidden/>
          </w:rPr>
        </w:r>
        <w:r>
          <w:rPr>
            <w:noProof/>
            <w:webHidden/>
          </w:rPr>
          <w:fldChar w:fldCharType="separate"/>
        </w:r>
        <w:r>
          <w:rPr>
            <w:noProof/>
            <w:webHidden/>
          </w:rPr>
          <w:t>20</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36" w:history="1">
        <w:r w:rsidRPr="00ED1555">
          <w:rPr>
            <w:rStyle w:val="Hyperlink"/>
            <w:noProof/>
          </w:rPr>
          <w:t>2.19</w:t>
        </w:r>
        <w:r>
          <w:rPr>
            <w:rFonts w:asciiTheme="minorHAnsi" w:eastAsiaTheme="minorEastAsia" w:hAnsiTheme="minorHAnsi" w:cstheme="minorBidi"/>
            <w:noProof/>
            <w:sz w:val="22"/>
            <w:szCs w:val="22"/>
          </w:rPr>
          <w:tab/>
        </w:r>
        <w:r w:rsidRPr="00ED1555">
          <w:rPr>
            <w:rStyle w:val="Hyperlink"/>
            <w:noProof/>
          </w:rPr>
          <w:t>Initial Ecoregion Parameters</w:t>
        </w:r>
        <w:r>
          <w:rPr>
            <w:noProof/>
            <w:webHidden/>
          </w:rPr>
          <w:tab/>
        </w:r>
        <w:r>
          <w:rPr>
            <w:noProof/>
            <w:webHidden/>
          </w:rPr>
          <w:fldChar w:fldCharType="begin"/>
        </w:r>
        <w:r>
          <w:rPr>
            <w:noProof/>
            <w:webHidden/>
          </w:rPr>
          <w:instrText xml:space="preserve"> PAGEREF _Toc387241536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7" w:history="1">
        <w:r w:rsidRPr="00ED1555">
          <w:rPr>
            <w:rStyle w:val="Hyperlink"/>
            <w:noProof/>
          </w:rPr>
          <w:t>2.19.1</w:t>
        </w:r>
        <w:r>
          <w:rPr>
            <w:rFonts w:asciiTheme="minorHAnsi" w:eastAsiaTheme="minorEastAsia" w:hAnsiTheme="minorHAnsi" w:cstheme="minorBidi"/>
            <w:i w:val="0"/>
            <w:iCs w:val="0"/>
            <w:noProof/>
            <w:sz w:val="22"/>
            <w:szCs w:val="22"/>
          </w:rPr>
          <w:tab/>
        </w:r>
        <w:r w:rsidRPr="00ED1555">
          <w:rPr>
            <w:rStyle w:val="Hyperlink"/>
            <w:noProof/>
          </w:rPr>
          <w:t>Ecoregion Names</w:t>
        </w:r>
        <w:r>
          <w:rPr>
            <w:noProof/>
            <w:webHidden/>
          </w:rPr>
          <w:tab/>
        </w:r>
        <w:r>
          <w:rPr>
            <w:noProof/>
            <w:webHidden/>
          </w:rPr>
          <w:fldChar w:fldCharType="begin"/>
        </w:r>
        <w:r>
          <w:rPr>
            <w:noProof/>
            <w:webHidden/>
          </w:rPr>
          <w:instrText xml:space="preserve"> PAGEREF _Toc387241537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8" w:history="1">
        <w:r w:rsidRPr="00ED1555">
          <w:rPr>
            <w:rStyle w:val="Hyperlink"/>
            <w:noProof/>
          </w:rPr>
          <w:t>2.19.2</w:t>
        </w:r>
        <w:r>
          <w:rPr>
            <w:rFonts w:asciiTheme="minorHAnsi" w:eastAsiaTheme="minorEastAsia" w:hAnsiTheme="minorHAnsi" w:cstheme="minorBidi"/>
            <w:i w:val="0"/>
            <w:iCs w:val="0"/>
            <w:noProof/>
            <w:sz w:val="22"/>
            <w:szCs w:val="22"/>
          </w:rPr>
          <w:tab/>
        </w:r>
        <w:r w:rsidRPr="00ED1555">
          <w:rPr>
            <w:rStyle w:val="Hyperlink"/>
            <w:noProof/>
          </w:rPr>
          <w:t>SOM1–3 Carbon and Nitrogen</w:t>
        </w:r>
        <w:r>
          <w:rPr>
            <w:noProof/>
            <w:webHidden/>
          </w:rPr>
          <w:tab/>
        </w:r>
        <w:r>
          <w:rPr>
            <w:noProof/>
            <w:webHidden/>
          </w:rPr>
          <w:fldChar w:fldCharType="begin"/>
        </w:r>
        <w:r>
          <w:rPr>
            <w:noProof/>
            <w:webHidden/>
          </w:rPr>
          <w:instrText xml:space="preserve"> PAGEREF _Toc387241538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39" w:history="1">
        <w:r w:rsidRPr="00ED1555">
          <w:rPr>
            <w:rStyle w:val="Hyperlink"/>
            <w:noProof/>
          </w:rPr>
          <w:t>2.19.3</w:t>
        </w:r>
        <w:r>
          <w:rPr>
            <w:rFonts w:asciiTheme="minorHAnsi" w:eastAsiaTheme="minorEastAsia" w:hAnsiTheme="minorHAnsi" w:cstheme="minorBidi"/>
            <w:i w:val="0"/>
            <w:iCs w:val="0"/>
            <w:noProof/>
            <w:sz w:val="22"/>
            <w:szCs w:val="22"/>
          </w:rPr>
          <w:tab/>
        </w:r>
        <w:r w:rsidRPr="00ED1555">
          <w:rPr>
            <w:rStyle w:val="Hyperlink"/>
            <w:noProof/>
          </w:rPr>
          <w:t>Mineral Nitrogen</w:t>
        </w:r>
        <w:r>
          <w:rPr>
            <w:noProof/>
            <w:webHidden/>
          </w:rPr>
          <w:tab/>
        </w:r>
        <w:r>
          <w:rPr>
            <w:noProof/>
            <w:webHidden/>
          </w:rPr>
          <w:fldChar w:fldCharType="begin"/>
        </w:r>
        <w:r>
          <w:rPr>
            <w:noProof/>
            <w:webHidden/>
          </w:rPr>
          <w:instrText xml:space="preserve"> PAGEREF _Toc387241539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40" w:history="1">
        <w:r w:rsidRPr="00ED1555">
          <w:rPr>
            <w:rStyle w:val="Hyperlink"/>
            <w:noProof/>
          </w:rPr>
          <w:t>2.20</w:t>
        </w:r>
        <w:r>
          <w:rPr>
            <w:rFonts w:asciiTheme="minorHAnsi" w:eastAsiaTheme="minorEastAsia" w:hAnsiTheme="minorHAnsi" w:cstheme="minorBidi"/>
            <w:noProof/>
            <w:sz w:val="22"/>
            <w:szCs w:val="22"/>
          </w:rPr>
          <w:tab/>
        </w:r>
        <w:r w:rsidRPr="00ED1555">
          <w:rPr>
            <w:rStyle w:val="Hyperlink"/>
            <w:noProof/>
          </w:rPr>
          <w:t>Ecoregion Parameters</w:t>
        </w:r>
        <w:r>
          <w:rPr>
            <w:noProof/>
            <w:webHidden/>
          </w:rPr>
          <w:tab/>
        </w:r>
        <w:r>
          <w:rPr>
            <w:noProof/>
            <w:webHidden/>
          </w:rPr>
          <w:fldChar w:fldCharType="begin"/>
        </w:r>
        <w:r>
          <w:rPr>
            <w:noProof/>
            <w:webHidden/>
          </w:rPr>
          <w:instrText xml:space="preserve"> PAGEREF _Toc387241540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1" w:history="1">
        <w:r w:rsidRPr="00ED1555">
          <w:rPr>
            <w:rStyle w:val="Hyperlink"/>
            <w:noProof/>
          </w:rPr>
          <w:t>2.20.1</w:t>
        </w:r>
        <w:r>
          <w:rPr>
            <w:rFonts w:asciiTheme="minorHAnsi" w:eastAsiaTheme="minorEastAsia" w:hAnsiTheme="minorHAnsi" w:cstheme="minorBidi"/>
            <w:i w:val="0"/>
            <w:iCs w:val="0"/>
            <w:noProof/>
            <w:sz w:val="22"/>
            <w:szCs w:val="22"/>
          </w:rPr>
          <w:tab/>
        </w:r>
        <w:r w:rsidRPr="00ED1555">
          <w:rPr>
            <w:rStyle w:val="Hyperlink"/>
            <w:noProof/>
          </w:rPr>
          <w:t>Ecoregion Names</w:t>
        </w:r>
        <w:r>
          <w:rPr>
            <w:noProof/>
            <w:webHidden/>
          </w:rPr>
          <w:tab/>
        </w:r>
        <w:r>
          <w:rPr>
            <w:noProof/>
            <w:webHidden/>
          </w:rPr>
          <w:fldChar w:fldCharType="begin"/>
        </w:r>
        <w:r>
          <w:rPr>
            <w:noProof/>
            <w:webHidden/>
          </w:rPr>
          <w:instrText xml:space="preserve"> PAGEREF _Toc387241541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2" w:history="1">
        <w:r w:rsidRPr="00ED1555">
          <w:rPr>
            <w:rStyle w:val="Hyperlink"/>
            <w:noProof/>
          </w:rPr>
          <w:t>2.20.2</w:t>
        </w:r>
        <w:r>
          <w:rPr>
            <w:rFonts w:asciiTheme="minorHAnsi" w:eastAsiaTheme="minorEastAsia" w:hAnsiTheme="minorHAnsi" w:cstheme="minorBidi"/>
            <w:i w:val="0"/>
            <w:iCs w:val="0"/>
            <w:noProof/>
            <w:sz w:val="22"/>
            <w:szCs w:val="22"/>
          </w:rPr>
          <w:tab/>
        </w:r>
        <w:r w:rsidRPr="00ED1555">
          <w:rPr>
            <w:rStyle w:val="Hyperlink"/>
            <w:noProof/>
          </w:rPr>
          <w:t>Soil Depth</w:t>
        </w:r>
        <w:r>
          <w:rPr>
            <w:noProof/>
            <w:webHidden/>
          </w:rPr>
          <w:tab/>
        </w:r>
        <w:r>
          <w:rPr>
            <w:noProof/>
            <w:webHidden/>
          </w:rPr>
          <w:fldChar w:fldCharType="begin"/>
        </w:r>
        <w:r>
          <w:rPr>
            <w:noProof/>
            <w:webHidden/>
          </w:rPr>
          <w:instrText xml:space="preserve"> PAGEREF _Toc387241542 \h </w:instrText>
        </w:r>
        <w:r>
          <w:rPr>
            <w:noProof/>
            <w:webHidden/>
          </w:rPr>
        </w:r>
        <w:r>
          <w:rPr>
            <w:noProof/>
            <w:webHidden/>
          </w:rPr>
          <w:fldChar w:fldCharType="separate"/>
        </w:r>
        <w:r>
          <w:rPr>
            <w:noProof/>
            <w:webHidden/>
          </w:rPr>
          <w:t>21</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3" w:history="1">
        <w:r w:rsidRPr="00ED1555">
          <w:rPr>
            <w:rStyle w:val="Hyperlink"/>
            <w:noProof/>
          </w:rPr>
          <w:t>2.20.3</w:t>
        </w:r>
        <w:r>
          <w:rPr>
            <w:rFonts w:asciiTheme="minorHAnsi" w:eastAsiaTheme="minorEastAsia" w:hAnsiTheme="minorHAnsi" w:cstheme="minorBidi"/>
            <w:i w:val="0"/>
            <w:iCs w:val="0"/>
            <w:noProof/>
            <w:sz w:val="22"/>
            <w:szCs w:val="22"/>
          </w:rPr>
          <w:tab/>
        </w:r>
        <w:r w:rsidRPr="00ED1555">
          <w:rPr>
            <w:rStyle w:val="Hyperlink"/>
            <w:noProof/>
          </w:rPr>
          <w:t>Percent Clay, Percent Sand</w:t>
        </w:r>
        <w:r>
          <w:rPr>
            <w:noProof/>
            <w:webHidden/>
          </w:rPr>
          <w:tab/>
        </w:r>
        <w:r>
          <w:rPr>
            <w:noProof/>
            <w:webHidden/>
          </w:rPr>
          <w:fldChar w:fldCharType="begin"/>
        </w:r>
        <w:r>
          <w:rPr>
            <w:noProof/>
            <w:webHidden/>
          </w:rPr>
          <w:instrText xml:space="preserve"> PAGEREF _Toc387241543 \h </w:instrText>
        </w:r>
        <w:r>
          <w:rPr>
            <w:noProof/>
            <w:webHidden/>
          </w:rPr>
        </w:r>
        <w:r>
          <w:rPr>
            <w:noProof/>
            <w:webHidden/>
          </w:rPr>
          <w:fldChar w:fldCharType="separate"/>
        </w:r>
        <w:r>
          <w:rPr>
            <w:noProof/>
            <w:webHidden/>
          </w:rPr>
          <w:t>22</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4" w:history="1">
        <w:r w:rsidRPr="00ED1555">
          <w:rPr>
            <w:rStyle w:val="Hyperlink"/>
            <w:noProof/>
          </w:rPr>
          <w:t>2.20.4</w:t>
        </w:r>
        <w:r>
          <w:rPr>
            <w:rFonts w:asciiTheme="minorHAnsi" w:eastAsiaTheme="minorEastAsia" w:hAnsiTheme="minorHAnsi" w:cstheme="minorBidi"/>
            <w:i w:val="0"/>
            <w:iCs w:val="0"/>
            <w:noProof/>
            <w:sz w:val="22"/>
            <w:szCs w:val="22"/>
          </w:rPr>
          <w:tab/>
        </w:r>
        <w:r w:rsidRPr="00ED1555">
          <w:rPr>
            <w:rStyle w:val="Hyperlink"/>
            <w:noProof/>
          </w:rPr>
          <w:t>Field Capacity, Wilting Point</w:t>
        </w:r>
        <w:r>
          <w:rPr>
            <w:noProof/>
            <w:webHidden/>
          </w:rPr>
          <w:tab/>
        </w:r>
        <w:r>
          <w:rPr>
            <w:noProof/>
            <w:webHidden/>
          </w:rPr>
          <w:fldChar w:fldCharType="begin"/>
        </w:r>
        <w:r>
          <w:rPr>
            <w:noProof/>
            <w:webHidden/>
          </w:rPr>
          <w:instrText xml:space="preserve"> PAGEREF _Toc387241544 \h </w:instrText>
        </w:r>
        <w:r>
          <w:rPr>
            <w:noProof/>
            <w:webHidden/>
          </w:rPr>
        </w:r>
        <w:r>
          <w:rPr>
            <w:noProof/>
            <w:webHidden/>
          </w:rPr>
          <w:fldChar w:fldCharType="separate"/>
        </w:r>
        <w:r>
          <w:rPr>
            <w:noProof/>
            <w:webHidden/>
          </w:rPr>
          <w:t>22</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5" w:history="1">
        <w:r w:rsidRPr="00ED1555">
          <w:rPr>
            <w:rStyle w:val="Hyperlink"/>
            <w:noProof/>
          </w:rPr>
          <w:t>2.20.5</w:t>
        </w:r>
        <w:r>
          <w:rPr>
            <w:rFonts w:asciiTheme="minorHAnsi" w:eastAsiaTheme="minorEastAsia" w:hAnsiTheme="minorHAnsi" w:cstheme="minorBidi"/>
            <w:i w:val="0"/>
            <w:iCs w:val="0"/>
            <w:noProof/>
            <w:sz w:val="22"/>
            <w:szCs w:val="22"/>
          </w:rPr>
          <w:tab/>
        </w:r>
        <w:r w:rsidRPr="00ED1555">
          <w:rPr>
            <w:rStyle w:val="Hyperlink"/>
            <w:noProof/>
          </w:rPr>
          <w:t>Storm Flow Fraction, Base Flow Fraction, Drain</w:t>
        </w:r>
        <w:r>
          <w:rPr>
            <w:noProof/>
            <w:webHidden/>
          </w:rPr>
          <w:tab/>
        </w:r>
        <w:r>
          <w:rPr>
            <w:noProof/>
            <w:webHidden/>
          </w:rPr>
          <w:fldChar w:fldCharType="begin"/>
        </w:r>
        <w:r>
          <w:rPr>
            <w:noProof/>
            <w:webHidden/>
          </w:rPr>
          <w:instrText xml:space="preserve"> PAGEREF _Toc387241545 \h </w:instrText>
        </w:r>
        <w:r>
          <w:rPr>
            <w:noProof/>
            <w:webHidden/>
          </w:rPr>
        </w:r>
        <w:r>
          <w:rPr>
            <w:noProof/>
            <w:webHidden/>
          </w:rPr>
          <w:fldChar w:fldCharType="separate"/>
        </w:r>
        <w:r>
          <w:rPr>
            <w:noProof/>
            <w:webHidden/>
          </w:rPr>
          <w:t>22</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6" w:history="1">
        <w:r w:rsidRPr="00ED1555">
          <w:rPr>
            <w:rStyle w:val="Hyperlink"/>
            <w:noProof/>
          </w:rPr>
          <w:t>2.20.6</w:t>
        </w:r>
        <w:r>
          <w:rPr>
            <w:rFonts w:asciiTheme="minorHAnsi" w:eastAsiaTheme="minorEastAsia" w:hAnsiTheme="minorHAnsi" w:cstheme="minorBidi"/>
            <w:i w:val="0"/>
            <w:iCs w:val="0"/>
            <w:noProof/>
            <w:sz w:val="22"/>
            <w:szCs w:val="22"/>
          </w:rPr>
          <w:tab/>
        </w:r>
        <w:r w:rsidRPr="00ED1555">
          <w:rPr>
            <w:rStyle w:val="Hyperlink"/>
            <w:noProof/>
          </w:rPr>
          <w:t>Nitrogen Inputs- Slope, Intercept</w:t>
        </w:r>
        <w:r>
          <w:rPr>
            <w:noProof/>
            <w:webHidden/>
          </w:rPr>
          <w:tab/>
        </w:r>
        <w:r>
          <w:rPr>
            <w:noProof/>
            <w:webHidden/>
          </w:rPr>
          <w:fldChar w:fldCharType="begin"/>
        </w:r>
        <w:r>
          <w:rPr>
            <w:noProof/>
            <w:webHidden/>
          </w:rPr>
          <w:instrText xml:space="preserve"> PAGEREF _Toc387241546 \h </w:instrText>
        </w:r>
        <w:r>
          <w:rPr>
            <w:noProof/>
            <w:webHidden/>
          </w:rPr>
        </w:r>
        <w:r>
          <w:rPr>
            <w:noProof/>
            <w:webHidden/>
          </w:rPr>
          <w:fldChar w:fldCharType="separate"/>
        </w:r>
        <w:r>
          <w:rPr>
            <w:noProof/>
            <w:webHidden/>
          </w:rPr>
          <w:t>22</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7" w:history="1">
        <w:r w:rsidRPr="00ED1555">
          <w:rPr>
            <w:rStyle w:val="Hyperlink"/>
            <w:noProof/>
          </w:rPr>
          <w:t>2.20.7</w:t>
        </w:r>
        <w:r>
          <w:rPr>
            <w:rFonts w:asciiTheme="minorHAnsi" w:eastAsiaTheme="minorEastAsia" w:hAnsiTheme="minorHAnsi" w:cstheme="minorBidi"/>
            <w:i w:val="0"/>
            <w:iCs w:val="0"/>
            <w:noProof/>
            <w:sz w:val="22"/>
            <w:szCs w:val="22"/>
          </w:rPr>
          <w:tab/>
        </w:r>
        <w:r w:rsidRPr="00ED1555">
          <w:rPr>
            <w:rStyle w:val="Hyperlink"/>
            <w:noProof/>
          </w:rPr>
          <w:t>Latitude</w:t>
        </w:r>
        <w:r>
          <w:rPr>
            <w:noProof/>
            <w:webHidden/>
          </w:rPr>
          <w:tab/>
        </w:r>
        <w:r>
          <w:rPr>
            <w:noProof/>
            <w:webHidden/>
          </w:rPr>
          <w:fldChar w:fldCharType="begin"/>
        </w:r>
        <w:r>
          <w:rPr>
            <w:noProof/>
            <w:webHidden/>
          </w:rPr>
          <w:instrText xml:space="preserve"> PAGEREF _Toc387241547 \h </w:instrText>
        </w:r>
        <w:r>
          <w:rPr>
            <w:noProof/>
            <w:webHidden/>
          </w:rPr>
        </w:r>
        <w:r>
          <w:rPr>
            <w:noProof/>
            <w:webHidden/>
          </w:rPr>
          <w:fldChar w:fldCharType="separate"/>
        </w:r>
        <w:r>
          <w:rPr>
            <w:noProof/>
            <w:webHidden/>
          </w:rPr>
          <w:t>23</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8" w:history="1">
        <w:r w:rsidRPr="00ED1555">
          <w:rPr>
            <w:rStyle w:val="Hyperlink"/>
            <w:noProof/>
          </w:rPr>
          <w:t>2.20.8</w:t>
        </w:r>
        <w:r>
          <w:rPr>
            <w:rFonts w:asciiTheme="minorHAnsi" w:eastAsiaTheme="minorEastAsia" w:hAnsiTheme="minorHAnsi" w:cstheme="minorBidi"/>
            <w:i w:val="0"/>
            <w:iCs w:val="0"/>
            <w:noProof/>
            <w:sz w:val="22"/>
            <w:szCs w:val="22"/>
          </w:rPr>
          <w:tab/>
        </w:r>
        <w:r w:rsidRPr="00ED1555">
          <w:rPr>
            <w:rStyle w:val="Hyperlink"/>
            <w:noProof/>
          </w:rPr>
          <w:t>Decay Rates of SOM1 surface, SOM1 soil, SOM2 and SOM3</w:t>
        </w:r>
        <w:r>
          <w:rPr>
            <w:noProof/>
            <w:webHidden/>
          </w:rPr>
          <w:tab/>
        </w:r>
        <w:r>
          <w:rPr>
            <w:noProof/>
            <w:webHidden/>
          </w:rPr>
          <w:fldChar w:fldCharType="begin"/>
        </w:r>
        <w:r>
          <w:rPr>
            <w:noProof/>
            <w:webHidden/>
          </w:rPr>
          <w:instrText xml:space="preserve"> PAGEREF _Toc387241548 \h </w:instrText>
        </w:r>
        <w:r>
          <w:rPr>
            <w:noProof/>
            <w:webHidden/>
          </w:rPr>
        </w:r>
        <w:r>
          <w:rPr>
            <w:noProof/>
            <w:webHidden/>
          </w:rPr>
          <w:fldChar w:fldCharType="separate"/>
        </w:r>
        <w:r>
          <w:rPr>
            <w:noProof/>
            <w:webHidden/>
          </w:rPr>
          <w:t>23</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49" w:history="1">
        <w:r w:rsidRPr="00ED1555">
          <w:rPr>
            <w:rStyle w:val="Hyperlink"/>
            <w:noProof/>
          </w:rPr>
          <w:t>2.20.9</w:t>
        </w:r>
        <w:r>
          <w:rPr>
            <w:rFonts w:asciiTheme="minorHAnsi" w:eastAsiaTheme="minorEastAsia" w:hAnsiTheme="minorHAnsi" w:cstheme="minorBidi"/>
            <w:i w:val="0"/>
            <w:iCs w:val="0"/>
            <w:noProof/>
            <w:sz w:val="22"/>
            <w:szCs w:val="22"/>
          </w:rPr>
          <w:tab/>
        </w:r>
        <w:r w:rsidRPr="00ED1555">
          <w:rPr>
            <w:rStyle w:val="Hyperlink"/>
            <w:noProof/>
          </w:rPr>
          <w:t>N volatilization and Denitrification</w:t>
        </w:r>
        <w:r>
          <w:rPr>
            <w:noProof/>
            <w:webHidden/>
          </w:rPr>
          <w:tab/>
        </w:r>
        <w:r>
          <w:rPr>
            <w:noProof/>
            <w:webHidden/>
          </w:rPr>
          <w:fldChar w:fldCharType="begin"/>
        </w:r>
        <w:r>
          <w:rPr>
            <w:noProof/>
            <w:webHidden/>
          </w:rPr>
          <w:instrText xml:space="preserve"> PAGEREF _Toc387241549 \h </w:instrText>
        </w:r>
        <w:r>
          <w:rPr>
            <w:noProof/>
            <w:webHidden/>
          </w:rPr>
        </w:r>
        <w:r>
          <w:rPr>
            <w:noProof/>
            <w:webHidden/>
          </w:rPr>
          <w:fldChar w:fldCharType="separate"/>
        </w:r>
        <w:r>
          <w:rPr>
            <w:noProof/>
            <w:webHidden/>
          </w:rPr>
          <w:t>23</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50" w:history="1">
        <w:r w:rsidRPr="00ED1555">
          <w:rPr>
            <w:rStyle w:val="Hyperlink"/>
            <w:noProof/>
          </w:rPr>
          <w:t>2.21</w:t>
        </w:r>
        <w:r>
          <w:rPr>
            <w:rFonts w:asciiTheme="minorHAnsi" w:eastAsiaTheme="minorEastAsia" w:hAnsiTheme="minorHAnsi" w:cstheme="minorBidi"/>
            <w:noProof/>
            <w:sz w:val="22"/>
            <w:szCs w:val="22"/>
          </w:rPr>
          <w:tab/>
        </w:r>
        <w:r w:rsidRPr="00ED1555">
          <w:rPr>
            <w:rStyle w:val="Hyperlink"/>
            <w:noProof/>
          </w:rPr>
          <w:t>Fire Reduction Parameters</w:t>
        </w:r>
        <w:r>
          <w:rPr>
            <w:noProof/>
            <w:webHidden/>
          </w:rPr>
          <w:tab/>
        </w:r>
        <w:r>
          <w:rPr>
            <w:noProof/>
            <w:webHidden/>
          </w:rPr>
          <w:fldChar w:fldCharType="begin"/>
        </w:r>
        <w:r>
          <w:rPr>
            <w:noProof/>
            <w:webHidden/>
          </w:rPr>
          <w:instrText xml:space="preserve"> PAGEREF _Toc387241550 \h </w:instrText>
        </w:r>
        <w:r>
          <w:rPr>
            <w:noProof/>
            <w:webHidden/>
          </w:rPr>
        </w:r>
        <w:r>
          <w:rPr>
            <w:noProof/>
            <w:webHidden/>
          </w:rPr>
          <w:fldChar w:fldCharType="separate"/>
        </w:r>
        <w:r>
          <w:rPr>
            <w:noProof/>
            <w:webHidden/>
          </w:rPr>
          <w:t>23</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1" w:history="1">
        <w:r w:rsidRPr="00ED1555">
          <w:rPr>
            <w:rStyle w:val="Hyperlink"/>
            <w:noProof/>
          </w:rPr>
          <w:t>2.21.1</w:t>
        </w:r>
        <w:r>
          <w:rPr>
            <w:rFonts w:asciiTheme="minorHAnsi" w:eastAsiaTheme="minorEastAsia" w:hAnsiTheme="minorHAnsi" w:cstheme="minorBidi"/>
            <w:i w:val="0"/>
            <w:iCs w:val="0"/>
            <w:noProof/>
            <w:sz w:val="22"/>
            <w:szCs w:val="22"/>
          </w:rPr>
          <w:tab/>
        </w:r>
        <w:r w:rsidRPr="00ED1555">
          <w:rPr>
            <w:rStyle w:val="Hyperlink"/>
            <w:noProof/>
          </w:rPr>
          <w:t>Fire Severity</w:t>
        </w:r>
        <w:r>
          <w:rPr>
            <w:noProof/>
            <w:webHidden/>
          </w:rPr>
          <w:tab/>
        </w:r>
        <w:r>
          <w:rPr>
            <w:noProof/>
            <w:webHidden/>
          </w:rPr>
          <w:fldChar w:fldCharType="begin"/>
        </w:r>
        <w:r>
          <w:rPr>
            <w:noProof/>
            <w:webHidden/>
          </w:rPr>
          <w:instrText xml:space="preserve"> PAGEREF _Toc387241551 \h </w:instrText>
        </w:r>
        <w:r>
          <w:rPr>
            <w:noProof/>
            <w:webHidden/>
          </w:rPr>
        </w:r>
        <w:r>
          <w:rPr>
            <w:noProof/>
            <w:webHidden/>
          </w:rPr>
          <w:fldChar w:fldCharType="separate"/>
        </w:r>
        <w:r>
          <w:rPr>
            <w:noProof/>
            <w:webHidden/>
          </w:rPr>
          <w:t>23</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2" w:history="1">
        <w:r w:rsidRPr="00ED1555">
          <w:rPr>
            <w:rStyle w:val="Hyperlink"/>
            <w:noProof/>
          </w:rPr>
          <w:t>2.21.2</w:t>
        </w:r>
        <w:r>
          <w:rPr>
            <w:rFonts w:asciiTheme="minorHAnsi" w:eastAsiaTheme="minorEastAsia" w:hAnsiTheme="minorHAnsi" w:cstheme="minorBidi"/>
            <w:i w:val="0"/>
            <w:iCs w:val="0"/>
            <w:noProof/>
            <w:sz w:val="22"/>
            <w:szCs w:val="22"/>
          </w:rPr>
          <w:tab/>
        </w:r>
        <w:r w:rsidRPr="00ED1555">
          <w:rPr>
            <w:rStyle w:val="Hyperlink"/>
            <w:noProof/>
          </w:rPr>
          <w:t>Wood Reduction</w:t>
        </w:r>
        <w:r>
          <w:rPr>
            <w:noProof/>
            <w:webHidden/>
          </w:rPr>
          <w:tab/>
        </w:r>
        <w:r>
          <w:rPr>
            <w:noProof/>
            <w:webHidden/>
          </w:rPr>
          <w:fldChar w:fldCharType="begin"/>
        </w:r>
        <w:r>
          <w:rPr>
            <w:noProof/>
            <w:webHidden/>
          </w:rPr>
          <w:instrText xml:space="preserve"> PAGEREF _Toc387241552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3" w:history="1">
        <w:r w:rsidRPr="00ED1555">
          <w:rPr>
            <w:rStyle w:val="Hyperlink"/>
            <w:noProof/>
          </w:rPr>
          <w:t>2.21.3</w:t>
        </w:r>
        <w:r>
          <w:rPr>
            <w:rFonts w:asciiTheme="minorHAnsi" w:eastAsiaTheme="minorEastAsia" w:hAnsiTheme="minorHAnsi" w:cstheme="minorBidi"/>
            <w:i w:val="0"/>
            <w:iCs w:val="0"/>
            <w:noProof/>
            <w:sz w:val="22"/>
            <w:szCs w:val="22"/>
          </w:rPr>
          <w:tab/>
        </w:r>
        <w:r w:rsidRPr="00ED1555">
          <w:rPr>
            <w:rStyle w:val="Hyperlink"/>
            <w:noProof/>
          </w:rPr>
          <w:t>Litter Reduction</w:t>
        </w:r>
        <w:r>
          <w:rPr>
            <w:noProof/>
            <w:webHidden/>
          </w:rPr>
          <w:tab/>
        </w:r>
        <w:r>
          <w:rPr>
            <w:noProof/>
            <w:webHidden/>
          </w:rPr>
          <w:fldChar w:fldCharType="begin"/>
        </w:r>
        <w:r>
          <w:rPr>
            <w:noProof/>
            <w:webHidden/>
          </w:rPr>
          <w:instrText xml:space="preserve"> PAGEREF _Toc387241553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54" w:history="1">
        <w:r w:rsidRPr="00ED1555">
          <w:rPr>
            <w:rStyle w:val="Hyperlink"/>
            <w:noProof/>
          </w:rPr>
          <w:t>2.22</w:t>
        </w:r>
        <w:r>
          <w:rPr>
            <w:rFonts w:asciiTheme="minorHAnsi" w:eastAsiaTheme="minorEastAsia" w:hAnsiTheme="minorHAnsi" w:cstheme="minorBidi"/>
            <w:noProof/>
            <w:sz w:val="22"/>
            <w:szCs w:val="22"/>
          </w:rPr>
          <w:tab/>
        </w:r>
        <w:r w:rsidRPr="00ED1555">
          <w:rPr>
            <w:rStyle w:val="Hyperlink"/>
            <w:noProof/>
          </w:rPr>
          <w:t>Harvest Reduction Parameters</w:t>
        </w:r>
        <w:r>
          <w:rPr>
            <w:noProof/>
            <w:webHidden/>
          </w:rPr>
          <w:tab/>
        </w:r>
        <w:r>
          <w:rPr>
            <w:noProof/>
            <w:webHidden/>
          </w:rPr>
          <w:fldChar w:fldCharType="begin"/>
        </w:r>
        <w:r>
          <w:rPr>
            <w:noProof/>
            <w:webHidden/>
          </w:rPr>
          <w:instrText xml:space="preserve"> PAGEREF _Toc387241554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5" w:history="1">
        <w:r w:rsidRPr="00ED1555">
          <w:rPr>
            <w:rStyle w:val="Hyperlink"/>
            <w:noProof/>
          </w:rPr>
          <w:t>2.22.1</w:t>
        </w:r>
        <w:r>
          <w:rPr>
            <w:rFonts w:asciiTheme="minorHAnsi" w:eastAsiaTheme="minorEastAsia" w:hAnsiTheme="minorHAnsi" w:cstheme="minorBidi"/>
            <w:i w:val="0"/>
            <w:iCs w:val="0"/>
            <w:noProof/>
            <w:sz w:val="22"/>
            <w:szCs w:val="22"/>
          </w:rPr>
          <w:tab/>
        </w:r>
        <w:r w:rsidRPr="00ED1555">
          <w:rPr>
            <w:rStyle w:val="Hyperlink"/>
            <w:noProof/>
          </w:rPr>
          <w:t>Prescription Name</w:t>
        </w:r>
        <w:r>
          <w:rPr>
            <w:noProof/>
            <w:webHidden/>
          </w:rPr>
          <w:tab/>
        </w:r>
        <w:r>
          <w:rPr>
            <w:noProof/>
            <w:webHidden/>
          </w:rPr>
          <w:fldChar w:fldCharType="begin"/>
        </w:r>
        <w:r>
          <w:rPr>
            <w:noProof/>
            <w:webHidden/>
          </w:rPr>
          <w:instrText xml:space="preserve"> PAGEREF _Toc387241555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6" w:history="1">
        <w:r w:rsidRPr="00ED1555">
          <w:rPr>
            <w:rStyle w:val="Hyperlink"/>
            <w:noProof/>
          </w:rPr>
          <w:t>2.22.2</w:t>
        </w:r>
        <w:r>
          <w:rPr>
            <w:rFonts w:asciiTheme="minorHAnsi" w:eastAsiaTheme="minorEastAsia" w:hAnsiTheme="minorHAnsi" w:cstheme="minorBidi"/>
            <w:i w:val="0"/>
            <w:iCs w:val="0"/>
            <w:noProof/>
            <w:sz w:val="22"/>
            <w:szCs w:val="22"/>
          </w:rPr>
          <w:tab/>
        </w:r>
        <w:r w:rsidRPr="00ED1555">
          <w:rPr>
            <w:rStyle w:val="Hyperlink"/>
            <w:noProof/>
          </w:rPr>
          <w:t>Wood Reduction</w:t>
        </w:r>
        <w:r>
          <w:rPr>
            <w:noProof/>
            <w:webHidden/>
          </w:rPr>
          <w:tab/>
        </w:r>
        <w:r>
          <w:rPr>
            <w:noProof/>
            <w:webHidden/>
          </w:rPr>
          <w:fldChar w:fldCharType="begin"/>
        </w:r>
        <w:r>
          <w:rPr>
            <w:noProof/>
            <w:webHidden/>
          </w:rPr>
          <w:instrText xml:space="preserve"> PAGEREF _Toc387241556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7" w:history="1">
        <w:r w:rsidRPr="00ED1555">
          <w:rPr>
            <w:rStyle w:val="Hyperlink"/>
            <w:noProof/>
          </w:rPr>
          <w:t>2.22.3</w:t>
        </w:r>
        <w:r>
          <w:rPr>
            <w:rFonts w:asciiTheme="minorHAnsi" w:eastAsiaTheme="minorEastAsia" w:hAnsiTheme="minorHAnsi" w:cstheme="minorBidi"/>
            <w:i w:val="0"/>
            <w:iCs w:val="0"/>
            <w:noProof/>
            <w:sz w:val="22"/>
            <w:szCs w:val="22"/>
          </w:rPr>
          <w:tab/>
        </w:r>
        <w:r w:rsidRPr="00ED1555">
          <w:rPr>
            <w:rStyle w:val="Hyperlink"/>
            <w:noProof/>
          </w:rPr>
          <w:t>Litter Reduction</w:t>
        </w:r>
        <w:r>
          <w:rPr>
            <w:noProof/>
            <w:webHidden/>
          </w:rPr>
          <w:tab/>
        </w:r>
        <w:r>
          <w:rPr>
            <w:noProof/>
            <w:webHidden/>
          </w:rPr>
          <w:fldChar w:fldCharType="begin"/>
        </w:r>
        <w:r>
          <w:rPr>
            <w:noProof/>
            <w:webHidden/>
          </w:rPr>
          <w:instrText xml:space="preserve"> PAGEREF _Toc387241557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58" w:history="1">
        <w:r w:rsidRPr="00ED1555">
          <w:rPr>
            <w:rStyle w:val="Hyperlink"/>
            <w:noProof/>
          </w:rPr>
          <w:t>2.23</w:t>
        </w:r>
        <w:r>
          <w:rPr>
            <w:rFonts w:asciiTheme="minorHAnsi" w:eastAsiaTheme="minorEastAsia" w:hAnsiTheme="minorHAnsi" w:cstheme="minorBidi"/>
            <w:noProof/>
            <w:sz w:val="22"/>
            <w:szCs w:val="22"/>
          </w:rPr>
          <w:tab/>
        </w:r>
        <w:r w:rsidRPr="00ED1555">
          <w:rPr>
            <w:rStyle w:val="Hyperlink"/>
            <w:noProof/>
          </w:rPr>
          <w:t>Ecoregion-dependent Species Parameters</w:t>
        </w:r>
        <w:r>
          <w:rPr>
            <w:noProof/>
            <w:webHidden/>
          </w:rPr>
          <w:tab/>
        </w:r>
        <w:r>
          <w:rPr>
            <w:noProof/>
            <w:webHidden/>
          </w:rPr>
          <w:fldChar w:fldCharType="begin"/>
        </w:r>
        <w:r>
          <w:rPr>
            <w:noProof/>
            <w:webHidden/>
          </w:rPr>
          <w:instrText xml:space="preserve"> PAGEREF _Toc387241558 \h </w:instrText>
        </w:r>
        <w:r>
          <w:rPr>
            <w:noProof/>
            <w:webHidden/>
          </w:rPr>
        </w:r>
        <w:r>
          <w:rPr>
            <w:noProof/>
            <w:webHidden/>
          </w:rPr>
          <w:fldChar w:fldCharType="separate"/>
        </w:r>
        <w:r>
          <w:rPr>
            <w:noProof/>
            <w:webHidden/>
          </w:rPr>
          <w:t>24</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59" w:history="1">
        <w:r w:rsidRPr="00ED1555">
          <w:rPr>
            <w:rStyle w:val="Hyperlink"/>
            <w:noProof/>
          </w:rPr>
          <w:t>2.23.1</w:t>
        </w:r>
        <w:r>
          <w:rPr>
            <w:rFonts w:asciiTheme="minorHAnsi" w:eastAsiaTheme="minorEastAsia" w:hAnsiTheme="minorHAnsi" w:cstheme="minorBidi"/>
            <w:i w:val="0"/>
            <w:iCs w:val="0"/>
            <w:noProof/>
            <w:sz w:val="22"/>
            <w:szCs w:val="22"/>
          </w:rPr>
          <w:tab/>
        </w:r>
        <w:r w:rsidRPr="00ED1555">
          <w:rPr>
            <w:rStyle w:val="Hyperlink"/>
            <w:noProof/>
          </w:rPr>
          <w:t>First Row – Ecoregions</w:t>
        </w:r>
        <w:r>
          <w:rPr>
            <w:noProof/>
            <w:webHidden/>
          </w:rPr>
          <w:tab/>
        </w:r>
        <w:r>
          <w:rPr>
            <w:noProof/>
            <w:webHidden/>
          </w:rPr>
          <w:fldChar w:fldCharType="begin"/>
        </w:r>
        <w:r>
          <w:rPr>
            <w:noProof/>
            <w:webHidden/>
          </w:rPr>
          <w:instrText xml:space="preserve"> PAGEREF _Toc387241559 \h </w:instrText>
        </w:r>
        <w:r>
          <w:rPr>
            <w:noProof/>
            <w:webHidden/>
          </w:rPr>
        </w:r>
        <w:r>
          <w:rPr>
            <w:noProof/>
            <w:webHidden/>
          </w:rPr>
          <w:fldChar w:fldCharType="separate"/>
        </w:r>
        <w:r>
          <w:rPr>
            <w:noProof/>
            <w:webHidden/>
          </w:rPr>
          <w:t>25</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60" w:history="1">
        <w:r w:rsidRPr="00ED1555">
          <w:rPr>
            <w:rStyle w:val="Hyperlink"/>
            <w:noProof/>
          </w:rPr>
          <w:t>2.23.2</w:t>
        </w:r>
        <w:r>
          <w:rPr>
            <w:rFonts w:asciiTheme="minorHAnsi" w:eastAsiaTheme="minorEastAsia" w:hAnsiTheme="minorHAnsi" w:cstheme="minorBidi"/>
            <w:i w:val="0"/>
            <w:iCs w:val="0"/>
            <w:noProof/>
            <w:sz w:val="22"/>
            <w:szCs w:val="22"/>
          </w:rPr>
          <w:tab/>
        </w:r>
        <w:r w:rsidRPr="00ED1555">
          <w:rPr>
            <w:rStyle w:val="Hyperlink"/>
            <w:noProof/>
          </w:rPr>
          <w:t>Other Rows – Species Parameters</w:t>
        </w:r>
        <w:r>
          <w:rPr>
            <w:noProof/>
            <w:webHidden/>
          </w:rPr>
          <w:tab/>
        </w:r>
        <w:r>
          <w:rPr>
            <w:noProof/>
            <w:webHidden/>
          </w:rPr>
          <w:fldChar w:fldCharType="begin"/>
        </w:r>
        <w:r>
          <w:rPr>
            <w:noProof/>
            <w:webHidden/>
          </w:rPr>
          <w:instrText xml:space="preserve"> PAGEREF _Toc387241560 \h </w:instrText>
        </w:r>
        <w:r>
          <w:rPr>
            <w:noProof/>
            <w:webHidden/>
          </w:rPr>
        </w:r>
        <w:r>
          <w:rPr>
            <w:noProof/>
            <w:webHidden/>
          </w:rPr>
          <w:fldChar w:fldCharType="separate"/>
        </w:r>
        <w:r>
          <w:rPr>
            <w:noProof/>
            <w:webHidden/>
          </w:rPr>
          <w:t>25</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61" w:history="1">
        <w:r w:rsidRPr="00ED1555">
          <w:rPr>
            <w:rStyle w:val="Hyperlink"/>
            <w:noProof/>
          </w:rPr>
          <w:t>2.23.3</w:t>
        </w:r>
        <w:r>
          <w:rPr>
            <w:rFonts w:asciiTheme="minorHAnsi" w:eastAsiaTheme="minorEastAsia" w:hAnsiTheme="minorHAnsi" w:cstheme="minorBidi"/>
            <w:i w:val="0"/>
            <w:iCs w:val="0"/>
            <w:noProof/>
            <w:sz w:val="22"/>
            <w:szCs w:val="22"/>
          </w:rPr>
          <w:tab/>
        </w:r>
        <w:r w:rsidRPr="00ED1555">
          <w:rPr>
            <w:rStyle w:val="Hyperlink"/>
            <w:noProof/>
          </w:rPr>
          <w:t>MaximumMonthlyANPP Table</w:t>
        </w:r>
        <w:r>
          <w:rPr>
            <w:noProof/>
            <w:webHidden/>
          </w:rPr>
          <w:tab/>
        </w:r>
        <w:r>
          <w:rPr>
            <w:noProof/>
            <w:webHidden/>
          </w:rPr>
          <w:fldChar w:fldCharType="begin"/>
        </w:r>
        <w:r>
          <w:rPr>
            <w:noProof/>
            <w:webHidden/>
          </w:rPr>
          <w:instrText xml:space="preserve"> PAGEREF _Toc387241561 \h </w:instrText>
        </w:r>
        <w:r>
          <w:rPr>
            <w:noProof/>
            <w:webHidden/>
          </w:rPr>
        </w:r>
        <w:r>
          <w:rPr>
            <w:noProof/>
            <w:webHidden/>
          </w:rPr>
          <w:fldChar w:fldCharType="separate"/>
        </w:r>
        <w:r>
          <w:rPr>
            <w:noProof/>
            <w:webHidden/>
          </w:rPr>
          <w:t>25</w:t>
        </w:r>
        <w:r>
          <w:rPr>
            <w:noProof/>
            <w:webHidden/>
          </w:rPr>
          <w:fldChar w:fldCharType="end"/>
        </w:r>
      </w:hyperlink>
    </w:p>
    <w:p w:rsidR="006F6491" w:rsidRDefault="006F6491">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241562" w:history="1">
        <w:r w:rsidRPr="00ED1555">
          <w:rPr>
            <w:rStyle w:val="Hyperlink"/>
            <w:noProof/>
          </w:rPr>
          <w:t>2.23.4</w:t>
        </w:r>
        <w:r>
          <w:rPr>
            <w:rFonts w:asciiTheme="minorHAnsi" w:eastAsiaTheme="minorEastAsia" w:hAnsiTheme="minorHAnsi" w:cstheme="minorBidi"/>
            <w:i w:val="0"/>
            <w:iCs w:val="0"/>
            <w:noProof/>
            <w:sz w:val="22"/>
            <w:szCs w:val="22"/>
          </w:rPr>
          <w:tab/>
        </w:r>
        <w:r w:rsidRPr="00ED1555">
          <w:rPr>
            <w:rStyle w:val="Hyperlink"/>
            <w:noProof/>
          </w:rPr>
          <w:t>MaximumBiomass Table</w:t>
        </w:r>
        <w:r>
          <w:rPr>
            <w:noProof/>
            <w:webHidden/>
          </w:rPr>
          <w:tab/>
        </w:r>
        <w:r>
          <w:rPr>
            <w:noProof/>
            <w:webHidden/>
          </w:rPr>
          <w:fldChar w:fldCharType="begin"/>
        </w:r>
        <w:r>
          <w:rPr>
            <w:noProof/>
            <w:webHidden/>
          </w:rPr>
          <w:instrText xml:space="preserve"> PAGEREF _Toc387241562 \h </w:instrText>
        </w:r>
        <w:r>
          <w:rPr>
            <w:noProof/>
            <w:webHidden/>
          </w:rPr>
        </w:r>
        <w:r>
          <w:rPr>
            <w:noProof/>
            <w:webHidden/>
          </w:rPr>
          <w:fldChar w:fldCharType="separate"/>
        </w:r>
        <w:r>
          <w:rPr>
            <w:noProof/>
            <w:webHidden/>
          </w:rPr>
          <w:t>26</w:t>
        </w:r>
        <w:r>
          <w:rPr>
            <w:noProof/>
            <w:webHidden/>
          </w:rPr>
          <w:fldChar w:fldCharType="end"/>
        </w:r>
      </w:hyperlink>
    </w:p>
    <w:p w:rsidR="006F6491" w:rsidRDefault="006F6491">
      <w:pPr>
        <w:pStyle w:val="TOC2"/>
        <w:tabs>
          <w:tab w:val="left" w:pos="960"/>
          <w:tab w:val="right" w:leader="dot" w:pos="8976"/>
        </w:tabs>
        <w:rPr>
          <w:rFonts w:asciiTheme="minorHAnsi" w:eastAsiaTheme="minorEastAsia" w:hAnsiTheme="minorHAnsi" w:cstheme="minorBidi"/>
          <w:noProof/>
          <w:sz w:val="22"/>
          <w:szCs w:val="22"/>
        </w:rPr>
      </w:pPr>
      <w:hyperlink w:anchor="_Toc387241563" w:history="1">
        <w:r w:rsidRPr="00ED1555">
          <w:rPr>
            <w:rStyle w:val="Hyperlink"/>
            <w:noProof/>
          </w:rPr>
          <w:t>2.24</w:t>
        </w:r>
        <w:r>
          <w:rPr>
            <w:rFonts w:asciiTheme="minorHAnsi" w:eastAsiaTheme="minorEastAsia" w:hAnsiTheme="minorHAnsi" w:cstheme="minorBidi"/>
            <w:noProof/>
            <w:sz w:val="22"/>
            <w:szCs w:val="22"/>
          </w:rPr>
          <w:tab/>
        </w:r>
        <w:r w:rsidRPr="00ED1555">
          <w:rPr>
            <w:rStyle w:val="Hyperlink"/>
            <w:noProof/>
          </w:rPr>
          <w:t>AgeOnlyDisturbances:BiomassParameters</w:t>
        </w:r>
        <w:r>
          <w:rPr>
            <w:noProof/>
            <w:webHidden/>
          </w:rPr>
          <w:tab/>
        </w:r>
        <w:r>
          <w:rPr>
            <w:noProof/>
            <w:webHidden/>
          </w:rPr>
          <w:fldChar w:fldCharType="begin"/>
        </w:r>
        <w:r>
          <w:rPr>
            <w:noProof/>
            <w:webHidden/>
          </w:rPr>
          <w:instrText xml:space="preserve"> PAGEREF _Toc387241563 \h </w:instrText>
        </w:r>
        <w:r>
          <w:rPr>
            <w:noProof/>
            <w:webHidden/>
          </w:rPr>
        </w:r>
        <w:r>
          <w:rPr>
            <w:noProof/>
            <w:webHidden/>
          </w:rPr>
          <w:fldChar w:fldCharType="separate"/>
        </w:r>
        <w:r>
          <w:rPr>
            <w:noProof/>
            <w:webHidden/>
          </w:rPr>
          <w:t>26</w:t>
        </w:r>
        <w:r>
          <w:rPr>
            <w:noProof/>
            <w:webHidden/>
          </w:rPr>
          <w:fldChar w:fldCharType="end"/>
        </w:r>
      </w:hyperlink>
    </w:p>
    <w:p w:rsidR="006F6491" w:rsidRDefault="006F6491">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241576" w:history="1">
        <w:r w:rsidRPr="00ED1555">
          <w:rPr>
            <w:rStyle w:val="Hyperlink"/>
            <w:noProof/>
          </w:rPr>
          <w:t>3</w:t>
        </w:r>
        <w:r>
          <w:rPr>
            <w:rFonts w:asciiTheme="minorHAnsi" w:eastAsiaTheme="minorEastAsia" w:hAnsiTheme="minorHAnsi" w:cstheme="minorBidi"/>
            <w:b w:val="0"/>
            <w:bCs w:val="0"/>
            <w:caps w:val="0"/>
            <w:noProof/>
            <w:sz w:val="22"/>
            <w:szCs w:val="22"/>
          </w:rPr>
          <w:tab/>
        </w:r>
        <w:r w:rsidRPr="00ED1555">
          <w:rPr>
            <w:rStyle w:val="Hyperlink"/>
            <w:noProof/>
          </w:rPr>
          <w:t>Output Files</w:t>
        </w:r>
        <w:r>
          <w:rPr>
            <w:noProof/>
            <w:webHidden/>
          </w:rPr>
          <w:tab/>
        </w:r>
        <w:r>
          <w:rPr>
            <w:noProof/>
            <w:webHidden/>
          </w:rPr>
          <w:fldChar w:fldCharType="begin"/>
        </w:r>
        <w:r>
          <w:rPr>
            <w:noProof/>
            <w:webHidden/>
          </w:rPr>
          <w:instrText xml:space="preserve"> PAGEREF _Toc387241576 \h </w:instrText>
        </w:r>
        <w:r>
          <w:rPr>
            <w:noProof/>
            <w:webHidden/>
          </w:rPr>
        </w:r>
        <w:r>
          <w:rPr>
            <w:noProof/>
            <w:webHidden/>
          </w:rPr>
          <w:fldChar w:fldCharType="separate"/>
        </w:r>
        <w:r>
          <w:rPr>
            <w:noProof/>
            <w:webHidden/>
          </w:rPr>
          <w:t>27</w:t>
        </w:r>
        <w:r>
          <w:rPr>
            <w:noProof/>
            <w:webHidden/>
          </w:rPr>
          <w:fldChar w:fldCharType="end"/>
        </w:r>
      </w:hyperlink>
    </w:p>
    <w:p w:rsidR="006F6491" w:rsidRDefault="006F6491">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241577" w:history="1">
        <w:r w:rsidRPr="00ED1555">
          <w:rPr>
            <w:rStyle w:val="Hyperlink"/>
            <w:noProof/>
          </w:rPr>
          <w:t>4</w:t>
        </w:r>
        <w:r>
          <w:rPr>
            <w:rFonts w:asciiTheme="minorHAnsi" w:eastAsiaTheme="minorEastAsia" w:hAnsiTheme="minorHAnsi" w:cstheme="minorBidi"/>
            <w:b w:val="0"/>
            <w:bCs w:val="0"/>
            <w:caps w:val="0"/>
            <w:noProof/>
            <w:sz w:val="22"/>
            <w:szCs w:val="22"/>
          </w:rPr>
          <w:tab/>
        </w:r>
        <w:r w:rsidRPr="00ED1555">
          <w:rPr>
            <w:rStyle w:val="Hyperlink"/>
            <w:noProof/>
          </w:rPr>
          <w:t>Initial Communities Input File</w:t>
        </w:r>
        <w:r>
          <w:rPr>
            <w:noProof/>
            <w:webHidden/>
          </w:rPr>
          <w:tab/>
        </w:r>
        <w:r>
          <w:rPr>
            <w:noProof/>
            <w:webHidden/>
          </w:rPr>
          <w:fldChar w:fldCharType="begin"/>
        </w:r>
        <w:r>
          <w:rPr>
            <w:noProof/>
            <w:webHidden/>
          </w:rPr>
          <w:instrText xml:space="preserve"> PAGEREF _Toc387241577 \h </w:instrText>
        </w:r>
        <w:r>
          <w:rPr>
            <w:noProof/>
            <w:webHidden/>
          </w:rPr>
        </w:r>
        <w:r>
          <w:rPr>
            <w:noProof/>
            <w:webHidden/>
          </w:rPr>
          <w:fldChar w:fldCharType="separate"/>
        </w:r>
        <w:r>
          <w:rPr>
            <w:noProof/>
            <w:webHidden/>
          </w:rPr>
          <w:t>28</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78" w:history="1">
        <w:r w:rsidRPr="00ED1555">
          <w:rPr>
            <w:rStyle w:val="Hyperlink"/>
            <w:noProof/>
          </w:rPr>
          <w:t>4.1</w:t>
        </w:r>
        <w:r>
          <w:rPr>
            <w:rFonts w:asciiTheme="minorHAnsi" w:eastAsiaTheme="minorEastAsia" w:hAnsiTheme="minorHAnsi" w:cstheme="minorBidi"/>
            <w:noProof/>
            <w:sz w:val="22"/>
            <w:szCs w:val="22"/>
          </w:rPr>
          <w:tab/>
        </w:r>
        <w:r w:rsidRPr="00ED1555">
          <w:rPr>
            <w:rStyle w:val="Hyperlink"/>
            <w:noProof/>
          </w:rPr>
          <w:t>Example File</w:t>
        </w:r>
        <w:r>
          <w:rPr>
            <w:noProof/>
            <w:webHidden/>
          </w:rPr>
          <w:tab/>
        </w:r>
        <w:r>
          <w:rPr>
            <w:noProof/>
            <w:webHidden/>
          </w:rPr>
          <w:fldChar w:fldCharType="begin"/>
        </w:r>
        <w:r>
          <w:rPr>
            <w:noProof/>
            <w:webHidden/>
          </w:rPr>
          <w:instrText xml:space="preserve"> PAGEREF _Toc387241578 \h </w:instrText>
        </w:r>
        <w:r>
          <w:rPr>
            <w:noProof/>
            <w:webHidden/>
          </w:rPr>
        </w:r>
        <w:r>
          <w:rPr>
            <w:noProof/>
            <w:webHidden/>
          </w:rPr>
          <w:fldChar w:fldCharType="separate"/>
        </w:r>
        <w:r>
          <w:rPr>
            <w:noProof/>
            <w:webHidden/>
          </w:rPr>
          <w:t>28</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79" w:history="1">
        <w:r w:rsidRPr="00ED1555">
          <w:rPr>
            <w:rStyle w:val="Hyperlink"/>
            <w:noProof/>
          </w:rPr>
          <w:t>4.2</w:t>
        </w:r>
        <w:r>
          <w:rPr>
            <w:rFonts w:asciiTheme="minorHAnsi" w:eastAsiaTheme="minorEastAsia" w:hAnsiTheme="minorHAnsi" w:cstheme="minorBidi"/>
            <w:noProof/>
            <w:sz w:val="22"/>
            <w:szCs w:val="22"/>
          </w:rPr>
          <w:tab/>
        </w:r>
        <w:r w:rsidRPr="00ED1555">
          <w:rPr>
            <w:rStyle w:val="Hyperlink"/>
            <w:noProof/>
          </w:rPr>
          <w:t>LandisData</w:t>
        </w:r>
        <w:r>
          <w:rPr>
            <w:noProof/>
            <w:webHidden/>
          </w:rPr>
          <w:tab/>
        </w:r>
        <w:r>
          <w:rPr>
            <w:noProof/>
            <w:webHidden/>
          </w:rPr>
          <w:fldChar w:fldCharType="begin"/>
        </w:r>
        <w:r>
          <w:rPr>
            <w:noProof/>
            <w:webHidden/>
          </w:rPr>
          <w:instrText xml:space="preserve"> PAGEREF _Toc387241579 \h </w:instrText>
        </w:r>
        <w:r>
          <w:rPr>
            <w:noProof/>
            <w:webHidden/>
          </w:rPr>
        </w:r>
        <w:r>
          <w:rPr>
            <w:noProof/>
            <w:webHidden/>
          </w:rPr>
          <w:fldChar w:fldCharType="separate"/>
        </w:r>
        <w:r>
          <w:rPr>
            <w:noProof/>
            <w:webHidden/>
          </w:rPr>
          <w:t>29</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80" w:history="1">
        <w:r w:rsidRPr="00ED1555">
          <w:rPr>
            <w:rStyle w:val="Hyperlink"/>
            <w:noProof/>
          </w:rPr>
          <w:t>4.3</w:t>
        </w:r>
        <w:r>
          <w:rPr>
            <w:rFonts w:asciiTheme="minorHAnsi" w:eastAsiaTheme="minorEastAsia" w:hAnsiTheme="minorHAnsi" w:cstheme="minorBidi"/>
            <w:noProof/>
            <w:sz w:val="22"/>
            <w:szCs w:val="22"/>
          </w:rPr>
          <w:tab/>
        </w:r>
        <w:r w:rsidRPr="00ED1555">
          <w:rPr>
            <w:rStyle w:val="Hyperlink"/>
            <w:noProof/>
          </w:rPr>
          <w:t>Initial Community Class Definitions</w:t>
        </w:r>
        <w:r>
          <w:rPr>
            <w:noProof/>
            <w:webHidden/>
          </w:rPr>
          <w:tab/>
        </w:r>
        <w:r>
          <w:rPr>
            <w:noProof/>
            <w:webHidden/>
          </w:rPr>
          <w:fldChar w:fldCharType="begin"/>
        </w:r>
        <w:r>
          <w:rPr>
            <w:noProof/>
            <w:webHidden/>
          </w:rPr>
          <w:instrText xml:space="preserve"> PAGEREF _Toc387241580 \h </w:instrText>
        </w:r>
        <w:r>
          <w:rPr>
            <w:noProof/>
            <w:webHidden/>
          </w:rPr>
        </w:r>
        <w:r>
          <w:rPr>
            <w:noProof/>
            <w:webHidden/>
          </w:rPr>
          <w:fldChar w:fldCharType="separate"/>
        </w:r>
        <w:r>
          <w:rPr>
            <w:noProof/>
            <w:webHidden/>
          </w:rPr>
          <w:t>29</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1" w:history="1">
        <w:r w:rsidRPr="00ED1555">
          <w:rPr>
            <w:rStyle w:val="Hyperlink"/>
            <w:noProof/>
          </w:rPr>
          <w:t>4.3.1</w:t>
        </w:r>
        <w:r>
          <w:rPr>
            <w:rFonts w:asciiTheme="minorHAnsi" w:eastAsiaTheme="minorEastAsia" w:hAnsiTheme="minorHAnsi" w:cstheme="minorBidi"/>
            <w:i w:val="0"/>
            <w:iCs w:val="0"/>
            <w:noProof/>
            <w:sz w:val="22"/>
            <w:szCs w:val="22"/>
          </w:rPr>
          <w:tab/>
        </w:r>
        <w:r w:rsidRPr="00ED1555">
          <w:rPr>
            <w:rStyle w:val="Hyperlink"/>
            <w:noProof/>
          </w:rPr>
          <w:t>MapCode</w:t>
        </w:r>
        <w:r>
          <w:rPr>
            <w:noProof/>
            <w:webHidden/>
          </w:rPr>
          <w:tab/>
        </w:r>
        <w:r>
          <w:rPr>
            <w:noProof/>
            <w:webHidden/>
          </w:rPr>
          <w:fldChar w:fldCharType="begin"/>
        </w:r>
        <w:r>
          <w:rPr>
            <w:noProof/>
            <w:webHidden/>
          </w:rPr>
          <w:instrText xml:space="preserve"> PAGEREF _Toc387241581 \h </w:instrText>
        </w:r>
        <w:r>
          <w:rPr>
            <w:noProof/>
            <w:webHidden/>
          </w:rPr>
        </w:r>
        <w:r>
          <w:rPr>
            <w:noProof/>
            <w:webHidden/>
          </w:rPr>
          <w:fldChar w:fldCharType="separate"/>
        </w:r>
        <w:r>
          <w:rPr>
            <w:noProof/>
            <w:webHidden/>
          </w:rPr>
          <w:t>29</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2" w:history="1">
        <w:r w:rsidRPr="00ED1555">
          <w:rPr>
            <w:rStyle w:val="Hyperlink"/>
            <w:noProof/>
          </w:rPr>
          <w:t>4.3.2</w:t>
        </w:r>
        <w:r>
          <w:rPr>
            <w:rFonts w:asciiTheme="minorHAnsi" w:eastAsiaTheme="minorEastAsia" w:hAnsiTheme="minorHAnsi" w:cstheme="minorBidi"/>
            <w:i w:val="0"/>
            <w:iCs w:val="0"/>
            <w:noProof/>
            <w:sz w:val="22"/>
            <w:szCs w:val="22"/>
          </w:rPr>
          <w:tab/>
        </w:r>
        <w:r w:rsidRPr="00ED1555">
          <w:rPr>
            <w:rStyle w:val="Hyperlink"/>
            <w:noProof/>
          </w:rPr>
          <w:t>Species Present</w:t>
        </w:r>
        <w:r>
          <w:rPr>
            <w:noProof/>
            <w:webHidden/>
          </w:rPr>
          <w:tab/>
        </w:r>
        <w:r>
          <w:rPr>
            <w:noProof/>
            <w:webHidden/>
          </w:rPr>
          <w:fldChar w:fldCharType="begin"/>
        </w:r>
        <w:r>
          <w:rPr>
            <w:noProof/>
            <w:webHidden/>
          </w:rPr>
          <w:instrText xml:space="preserve"> PAGEREF _Toc387241582 \h </w:instrText>
        </w:r>
        <w:r>
          <w:rPr>
            <w:noProof/>
            <w:webHidden/>
          </w:rPr>
        </w:r>
        <w:r>
          <w:rPr>
            <w:noProof/>
            <w:webHidden/>
          </w:rPr>
          <w:fldChar w:fldCharType="separate"/>
        </w:r>
        <w:r>
          <w:rPr>
            <w:noProof/>
            <w:webHidden/>
          </w:rPr>
          <w:t>29</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3" w:history="1">
        <w:r w:rsidRPr="00ED1555">
          <w:rPr>
            <w:rStyle w:val="Hyperlink"/>
            <w:noProof/>
          </w:rPr>
          <w:t>4.3.3</w:t>
        </w:r>
        <w:r>
          <w:rPr>
            <w:rFonts w:asciiTheme="minorHAnsi" w:eastAsiaTheme="minorEastAsia" w:hAnsiTheme="minorHAnsi" w:cstheme="minorBidi"/>
            <w:i w:val="0"/>
            <w:iCs w:val="0"/>
            <w:noProof/>
            <w:sz w:val="22"/>
            <w:szCs w:val="22"/>
          </w:rPr>
          <w:tab/>
        </w:r>
        <w:r w:rsidRPr="00ED1555">
          <w:rPr>
            <w:rStyle w:val="Hyperlink"/>
            <w:noProof/>
          </w:rPr>
          <w:t>Grouping Species Ages into Cohorts</w:t>
        </w:r>
        <w:r>
          <w:rPr>
            <w:noProof/>
            <w:webHidden/>
          </w:rPr>
          <w:tab/>
        </w:r>
        <w:r>
          <w:rPr>
            <w:noProof/>
            <w:webHidden/>
          </w:rPr>
          <w:fldChar w:fldCharType="begin"/>
        </w:r>
        <w:r>
          <w:rPr>
            <w:noProof/>
            <w:webHidden/>
          </w:rPr>
          <w:instrText xml:space="preserve"> PAGEREF _Toc387241583 \h </w:instrText>
        </w:r>
        <w:r>
          <w:rPr>
            <w:noProof/>
            <w:webHidden/>
          </w:rPr>
        </w:r>
        <w:r>
          <w:rPr>
            <w:noProof/>
            <w:webHidden/>
          </w:rPr>
          <w:fldChar w:fldCharType="separate"/>
        </w:r>
        <w:r>
          <w:rPr>
            <w:noProof/>
            <w:webHidden/>
          </w:rPr>
          <w:t>29</w:t>
        </w:r>
        <w:r>
          <w:rPr>
            <w:noProof/>
            <w:webHidden/>
          </w:rPr>
          <w:fldChar w:fldCharType="end"/>
        </w:r>
      </w:hyperlink>
    </w:p>
    <w:p w:rsidR="006F6491" w:rsidRDefault="006F6491">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241584" w:history="1">
        <w:r w:rsidRPr="00ED1555">
          <w:rPr>
            <w:rStyle w:val="Hyperlink"/>
            <w:noProof/>
          </w:rPr>
          <w:t>5</w:t>
        </w:r>
        <w:r>
          <w:rPr>
            <w:rFonts w:asciiTheme="minorHAnsi" w:eastAsiaTheme="minorEastAsia" w:hAnsiTheme="minorHAnsi" w:cstheme="minorBidi"/>
            <w:b w:val="0"/>
            <w:bCs w:val="0"/>
            <w:caps w:val="0"/>
            <w:noProof/>
            <w:sz w:val="22"/>
            <w:szCs w:val="22"/>
          </w:rPr>
          <w:tab/>
        </w:r>
        <w:r w:rsidRPr="00ED1555">
          <w:rPr>
            <w:rStyle w:val="Hyperlink"/>
            <w:noProof/>
          </w:rPr>
          <w:t>Input File – Age-only Disturbances</w:t>
        </w:r>
        <w:r>
          <w:rPr>
            <w:noProof/>
            <w:webHidden/>
          </w:rPr>
          <w:tab/>
        </w:r>
        <w:r>
          <w:rPr>
            <w:noProof/>
            <w:webHidden/>
          </w:rPr>
          <w:fldChar w:fldCharType="begin"/>
        </w:r>
        <w:r>
          <w:rPr>
            <w:noProof/>
            <w:webHidden/>
          </w:rPr>
          <w:instrText xml:space="preserve"> PAGEREF _Toc387241584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85" w:history="1">
        <w:r w:rsidRPr="00ED1555">
          <w:rPr>
            <w:rStyle w:val="Hyperlink"/>
            <w:noProof/>
          </w:rPr>
          <w:t>5.1</w:t>
        </w:r>
        <w:r>
          <w:rPr>
            <w:rFonts w:asciiTheme="minorHAnsi" w:eastAsiaTheme="minorEastAsia" w:hAnsiTheme="minorHAnsi" w:cstheme="minorBidi"/>
            <w:noProof/>
            <w:sz w:val="22"/>
            <w:szCs w:val="22"/>
          </w:rPr>
          <w:tab/>
        </w:r>
        <w:r w:rsidRPr="00ED1555">
          <w:rPr>
            <w:rStyle w:val="Hyperlink"/>
            <w:noProof/>
          </w:rPr>
          <w:t>LandisData</w:t>
        </w:r>
        <w:r>
          <w:rPr>
            <w:noProof/>
            <w:webHidden/>
          </w:rPr>
          <w:tab/>
        </w:r>
        <w:r>
          <w:rPr>
            <w:noProof/>
            <w:webHidden/>
          </w:rPr>
          <w:fldChar w:fldCharType="begin"/>
        </w:r>
        <w:r>
          <w:rPr>
            <w:noProof/>
            <w:webHidden/>
          </w:rPr>
          <w:instrText xml:space="preserve"> PAGEREF _Toc387241585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86" w:history="1">
        <w:r w:rsidRPr="00ED1555">
          <w:rPr>
            <w:rStyle w:val="Hyperlink"/>
            <w:noProof/>
          </w:rPr>
          <w:t>5.2</w:t>
        </w:r>
        <w:r>
          <w:rPr>
            <w:rFonts w:asciiTheme="minorHAnsi" w:eastAsiaTheme="minorEastAsia" w:hAnsiTheme="minorHAnsi" w:cstheme="minorBidi"/>
            <w:noProof/>
            <w:sz w:val="22"/>
            <w:szCs w:val="22"/>
          </w:rPr>
          <w:tab/>
        </w:r>
        <w:r w:rsidRPr="00ED1555">
          <w:rPr>
            <w:rStyle w:val="Hyperlink"/>
            <w:noProof/>
          </w:rPr>
          <w:t>CohortBiomassReductions Table</w:t>
        </w:r>
        <w:r>
          <w:rPr>
            <w:noProof/>
            <w:webHidden/>
          </w:rPr>
          <w:tab/>
        </w:r>
        <w:r>
          <w:rPr>
            <w:noProof/>
            <w:webHidden/>
          </w:rPr>
          <w:fldChar w:fldCharType="begin"/>
        </w:r>
        <w:r>
          <w:rPr>
            <w:noProof/>
            <w:webHidden/>
          </w:rPr>
          <w:instrText xml:space="preserve"> PAGEREF _Toc387241586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7" w:history="1">
        <w:r w:rsidRPr="00ED1555">
          <w:rPr>
            <w:rStyle w:val="Hyperlink"/>
            <w:noProof/>
          </w:rPr>
          <w:t>5.2.1</w:t>
        </w:r>
        <w:r>
          <w:rPr>
            <w:rFonts w:asciiTheme="minorHAnsi" w:eastAsiaTheme="minorEastAsia" w:hAnsiTheme="minorHAnsi" w:cstheme="minorBidi"/>
            <w:i w:val="0"/>
            <w:iCs w:val="0"/>
            <w:noProof/>
            <w:sz w:val="22"/>
            <w:szCs w:val="22"/>
          </w:rPr>
          <w:tab/>
        </w:r>
        <w:r w:rsidRPr="00ED1555">
          <w:rPr>
            <w:rStyle w:val="Hyperlink"/>
            <w:noProof/>
          </w:rPr>
          <w:t>Disturbance</w:t>
        </w:r>
        <w:r>
          <w:rPr>
            <w:noProof/>
            <w:webHidden/>
          </w:rPr>
          <w:tab/>
        </w:r>
        <w:r>
          <w:rPr>
            <w:noProof/>
            <w:webHidden/>
          </w:rPr>
          <w:fldChar w:fldCharType="begin"/>
        </w:r>
        <w:r>
          <w:rPr>
            <w:noProof/>
            <w:webHidden/>
          </w:rPr>
          <w:instrText xml:space="preserve"> PAGEREF _Toc387241587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8" w:history="1">
        <w:r w:rsidRPr="00ED1555">
          <w:rPr>
            <w:rStyle w:val="Hyperlink"/>
            <w:noProof/>
          </w:rPr>
          <w:t>5.2.2</w:t>
        </w:r>
        <w:r>
          <w:rPr>
            <w:rFonts w:asciiTheme="minorHAnsi" w:eastAsiaTheme="minorEastAsia" w:hAnsiTheme="minorHAnsi" w:cstheme="minorBidi"/>
            <w:i w:val="0"/>
            <w:iCs w:val="0"/>
            <w:noProof/>
            <w:sz w:val="22"/>
            <w:szCs w:val="22"/>
          </w:rPr>
          <w:tab/>
        </w:r>
        <w:r w:rsidRPr="00ED1555">
          <w:rPr>
            <w:rStyle w:val="Hyperlink"/>
            <w:noProof/>
          </w:rPr>
          <w:t>Woody</w:t>
        </w:r>
        <w:r>
          <w:rPr>
            <w:noProof/>
            <w:webHidden/>
          </w:rPr>
          <w:tab/>
        </w:r>
        <w:r>
          <w:rPr>
            <w:noProof/>
            <w:webHidden/>
          </w:rPr>
          <w:fldChar w:fldCharType="begin"/>
        </w:r>
        <w:r>
          <w:rPr>
            <w:noProof/>
            <w:webHidden/>
          </w:rPr>
          <w:instrText xml:space="preserve"> PAGEREF _Toc387241588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89" w:history="1">
        <w:r w:rsidRPr="00ED1555">
          <w:rPr>
            <w:rStyle w:val="Hyperlink"/>
            <w:noProof/>
          </w:rPr>
          <w:t>5.2.3</w:t>
        </w:r>
        <w:r>
          <w:rPr>
            <w:rFonts w:asciiTheme="minorHAnsi" w:eastAsiaTheme="minorEastAsia" w:hAnsiTheme="minorHAnsi" w:cstheme="minorBidi"/>
            <w:i w:val="0"/>
            <w:iCs w:val="0"/>
            <w:noProof/>
            <w:sz w:val="22"/>
            <w:szCs w:val="22"/>
          </w:rPr>
          <w:tab/>
        </w:r>
        <w:r w:rsidRPr="00ED1555">
          <w:rPr>
            <w:rStyle w:val="Hyperlink"/>
            <w:noProof/>
          </w:rPr>
          <w:t>Non-Woody</w:t>
        </w:r>
        <w:r>
          <w:rPr>
            <w:noProof/>
            <w:webHidden/>
          </w:rPr>
          <w:tab/>
        </w:r>
        <w:r>
          <w:rPr>
            <w:noProof/>
            <w:webHidden/>
          </w:rPr>
          <w:fldChar w:fldCharType="begin"/>
        </w:r>
        <w:r>
          <w:rPr>
            <w:noProof/>
            <w:webHidden/>
          </w:rPr>
          <w:instrText xml:space="preserve"> PAGEREF _Toc387241589 \h </w:instrText>
        </w:r>
        <w:r>
          <w:rPr>
            <w:noProof/>
            <w:webHidden/>
          </w:rPr>
        </w:r>
        <w:r>
          <w:rPr>
            <w:noProof/>
            <w:webHidden/>
          </w:rPr>
          <w:fldChar w:fldCharType="separate"/>
        </w:r>
        <w:r>
          <w:rPr>
            <w:noProof/>
            <w:webHidden/>
          </w:rPr>
          <w:t>31</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90" w:history="1">
        <w:r w:rsidRPr="00ED1555">
          <w:rPr>
            <w:rStyle w:val="Hyperlink"/>
            <w:noProof/>
          </w:rPr>
          <w:t>5.3</w:t>
        </w:r>
        <w:r>
          <w:rPr>
            <w:rFonts w:asciiTheme="minorHAnsi" w:eastAsiaTheme="minorEastAsia" w:hAnsiTheme="minorHAnsi" w:cstheme="minorBidi"/>
            <w:noProof/>
            <w:sz w:val="22"/>
            <w:szCs w:val="22"/>
          </w:rPr>
          <w:tab/>
        </w:r>
        <w:r w:rsidRPr="00ED1555">
          <w:rPr>
            <w:rStyle w:val="Hyperlink"/>
            <w:noProof/>
          </w:rPr>
          <w:t>DeadPoolReductions Table</w:t>
        </w:r>
        <w:r>
          <w:rPr>
            <w:noProof/>
            <w:webHidden/>
          </w:rPr>
          <w:tab/>
        </w:r>
        <w:r>
          <w:rPr>
            <w:noProof/>
            <w:webHidden/>
          </w:rPr>
          <w:fldChar w:fldCharType="begin"/>
        </w:r>
        <w:r>
          <w:rPr>
            <w:noProof/>
            <w:webHidden/>
          </w:rPr>
          <w:instrText xml:space="preserve"> PAGEREF _Toc387241590 \h </w:instrText>
        </w:r>
        <w:r>
          <w:rPr>
            <w:noProof/>
            <w:webHidden/>
          </w:rPr>
        </w:r>
        <w:r>
          <w:rPr>
            <w:noProof/>
            <w:webHidden/>
          </w:rPr>
          <w:fldChar w:fldCharType="separate"/>
        </w:r>
        <w:r>
          <w:rPr>
            <w:noProof/>
            <w:webHidden/>
          </w:rPr>
          <w:t>32</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91" w:history="1">
        <w:r w:rsidRPr="00ED1555">
          <w:rPr>
            <w:rStyle w:val="Hyperlink"/>
            <w:noProof/>
          </w:rPr>
          <w:t>5.3.1</w:t>
        </w:r>
        <w:r>
          <w:rPr>
            <w:rFonts w:asciiTheme="minorHAnsi" w:eastAsiaTheme="minorEastAsia" w:hAnsiTheme="minorHAnsi" w:cstheme="minorBidi"/>
            <w:i w:val="0"/>
            <w:iCs w:val="0"/>
            <w:noProof/>
            <w:sz w:val="22"/>
            <w:szCs w:val="22"/>
          </w:rPr>
          <w:tab/>
        </w:r>
        <w:r w:rsidRPr="00ED1555">
          <w:rPr>
            <w:rStyle w:val="Hyperlink"/>
            <w:noProof/>
          </w:rPr>
          <w:t>Disturbance</w:t>
        </w:r>
        <w:r>
          <w:rPr>
            <w:noProof/>
            <w:webHidden/>
          </w:rPr>
          <w:tab/>
        </w:r>
        <w:r>
          <w:rPr>
            <w:noProof/>
            <w:webHidden/>
          </w:rPr>
          <w:fldChar w:fldCharType="begin"/>
        </w:r>
        <w:r>
          <w:rPr>
            <w:noProof/>
            <w:webHidden/>
          </w:rPr>
          <w:instrText xml:space="preserve"> PAGEREF _Toc387241591 \h </w:instrText>
        </w:r>
        <w:r>
          <w:rPr>
            <w:noProof/>
            <w:webHidden/>
          </w:rPr>
        </w:r>
        <w:r>
          <w:rPr>
            <w:noProof/>
            <w:webHidden/>
          </w:rPr>
          <w:fldChar w:fldCharType="separate"/>
        </w:r>
        <w:r>
          <w:rPr>
            <w:noProof/>
            <w:webHidden/>
          </w:rPr>
          <w:t>32</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92" w:history="1">
        <w:r w:rsidRPr="00ED1555">
          <w:rPr>
            <w:rStyle w:val="Hyperlink"/>
            <w:noProof/>
          </w:rPr>
          <w:t>5.3.2</w:t>
        </w:r>
        <w:r>
          <w:rPr>
            <w:rFonts w:asciiTheme="minorHAnsi" w:eastAsiaTheme="minorEastAsia" w:hAnsiTheme="minorHAnsi" w:cstheme="minorBidi"/>
            <w:i w:val="0"/>
            <w:iCs w:val="0"/>
            <w:noProof/>
            <w:sz w:val="22"/>
            <w:szCs w:val="22"/>
          </w:rPr>
          <w:tab/>
        </w:r>
        <w:r w:rsidRPr="00ED1555">
          <w:rPr>
            <w:rStyle w:val="Hyperlink"/>
            <w:noProof/>
          </w:rPr>
          <w:t>Woody</w:t>
        </w:r>
        <w:r>
          <w:rPr>
            <w:noProof/>
            <w:webHidden/>
          </w:rPr>
          <w:tab/>
        </w:r>
        <w:r>
          <w:rPr>
            <w:noProof/>
            <w:webHidden/>
          </w:rPr>
          <w:fldChar w:fldCharType="begin"/>
        </w:r>
        <w:r>
          <w:rPr>
            <w:noProof/>
            <w:webHidden/>
          </w:rPr>
          <w:instrText xml:space="preserve"> PAGEREF _Toc387241592 \h </w:instrText>
        </w:r>
        <w:r>
          <w:rPr>
            <w:noProof/>
            <w:webHidden/>
          </w:rPr>
        </w:r>
        <w:r>
          <w:rPr>
            <w:noProof/>
            <w:webHidden/>
          </w:rPr>
          <w:fldChar w:fldCharType="separate"/>
        </w:r>
        <w:r>
          <w:rPr>
            <w:noProof/>
            <w:webHidden/>
          </w:rPr>
          <w:t>32</w:t>
        </w:r>
        <w:r>
          <w:rPr>
            <w:noProof/>
            <w:webHidden/>
          </w:rPr>
          <w:fldChar w:fldCharType="end"/>
        </w:r>
      </w:hyperlink>
    </w:p>
    <w:p w:rsidR="006F6491" w:rsidRDefault="006F6491">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241593" w:history="1">
        <w:r w:rsidRPr="00ED1555">
          <w:rPr>
            <w:rStyle w:val="Hyperlink"/>
            <w:noProof/>
          </w:rPr>
          <w:t>5.3.3</w:t>
        </w:r>
        <w:r>
          <w:rPr>
            <w:rFonts w:asciiTheme="minorHAnsi" w:eastAsiaTheme="minorEastAsia" w:hAnsiTheme="minorHAnsi" w:cstheme="minorBidi"/>
            <w:i w:val="0"/>
            <w:iCs w:val="0"/>
            <w:noProof/>
            <w:sz w:val="22"/>
            <w:szCs w:val="22"/>
          </w:rPr>
          <w:tab/>
        </w:r>
        <w:r w:rsidRPr="00ED1555">
          <w:rPr>
            <w:rStyle w:val="Hyperlink"/>
            <w:noProof/>
          </w:rPr>
          <w:t>Non-Woody</w:t>
        </w:r>
        <w:r>
          <w:rPr>
            <w:noProof/>
            <w:webHidden/>
          </w:rPr>
          <w:tab/>
        </w:r>
        <w:r>
          <w:rPr>
            <w:noProof/>
            <w:webHidden/>
          </w:rPr>
          <w:fldChar w:fldCharType="begin"/>
        </w:r>
        <w:r>
          <w:rPr>
            <w:noProof/>
            <w:webHidden/>
          </w:rPr>
          <w:instrText xml:space="preserve"> PAGEREF _Toc387241593 \h </w:instrText>
        </w:r>
        <w:r>
          <w:rPr>
            <w:noProof/>
            <w:webHidden/>
          </w:rPr>
        </w:r>
        <w:r>
          <w:rPr>
            <w:noProof/>
            <w:webHidden/>
          </w:rPr>
          <w:fldChar w:fldCharType="separate"/>
        </w:r>
        <w:r>
          <w:rPr>
            <w:noProof/>
            <w:webHidden/>
          </w:rPr>
          <w:t>32</w:t>
        </w:r>
        <w:r>
          <w:rPr>
            <w:noProof/>
            <w:webHidden/>
          </w:rPr>
          <w:fldChar w:fldCharType="end"/>
        </w:r>
      </w:hyperlink>
    </w:p>
    <w:p w:rsidR="006F6491" w:rsidRDefault="006F6491">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241594" w:history="1">
        <w:r w:rsidRPr="00ED1555">
          <w:rPr>
            <w:rStyle w:val="Hyperlink"/>
            <w:noProof/>
          </w:rPr>
          <w:t>6</w:t>
        </w:r>
        <w:r>
          <w:rPr>
            <w:rFonts w:asciiTheme="minorHAnsi" w:eastAsiaTheme="minorEastAsia" w:hAnsiTheme="minorHAnsi" w:cstheme="minorBidi"/>
            <w:b w:val="0"/>
            <w:bCs w:val="0"/>
            <w:caps w:val="0"/>
            <w:noProof/>
            <w:sz w:val="22"/>
            <w:szCs w:val="22"/>
          </w:rPr>
          <w:tab/>
        </w:r>
        <w:r w:rsidRPr="00ED1555">
          <w:rPr>
            <w:rStyle w:val="Hyperlink"/>
            <w:noProof/>
          </w:rPr>
          <w:t>Example Inputs</w:t>
        </w:r>
        <w:r>
          <w:rPr>
            <w:noProof/>
            <w:webHidden/>
          </w:rPr>
          <w:tab/>
        </w:r>
        <w:r>
          <w:rPr>
            <w:noProof/>
            <w:webHidden/>
          </w:rPr>
          <w:fldChar w:fldCharType="begin"/>
        </w:r>
        <w:r>
          <w:rPr>
            <w:noProof/>
            <w:webHidden/>
          </w:rPr>
          <w:instrText xml:space="preserve"> PAGEREF _Toc387241594 \h </w:instrText>
        </w:r>
        <w:r>
          <w:rPr>
            <w:noProof/>
            <w:webHidden/>
          </w:rPr>
        </w:r>
        <w:r>
          <w:rPr>
            <w:noProof/>
            <w:webHidden/>
          </w:rPr>
          <w:fldChar w:fldCharType="separate"/>
        </w:r>
        <w:r>
          <w:rPr>
            <w:noProof/>
            <w:webHidden/>
          </w:rPr>
          <w:t>1</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95" w:history="1">
        <w:r w:rsidRPr="00ED1555">
          <w:rPr>
            <w:rStyle w:val="Hyperlink"/>
            <w:noProof/>
          </w:rPr>
          <w:t>6.1</w:t>
        </w:r>
        <w:r>
          <w:rPr>
            <w:rFonts w:asciiTheme="minorHAnsi" w:eastAsiaTheme="minorEastAsia" w:hAnsiTheme="minorHAnsi" w:cstheme="minorBidi"/>
            <w:noProof/>
            <w:sz w:val="22"/>
            <w:szCs w:val="22"/>
          </w:rPr>
          <w:tab/>
        </w:r>
        <w:r w:rsidRPr="00ED1555">
          <w:rPr>
            <w:rStyle w:val="Hyperlink"/>
            <w:noProof/>
          </w:rPr>
          <w:t>Main Parameter File</w:t>
        </w:r>
        <w:r>
          <w:rPr>
            <w:noProof/>
            <w:webHidden/>
          </w:rPr>
          <w:tab/>
        </w:r>
        <w:r>
          <w:rPr>
            <w:noProof/>
            <w:webHidden/>
          </w:rPr>
          <w:fldChar w:fldCharType="begin"/>
        </w:r>
        <w:r>
          <w:rPr>
            <w:noProof/>
            <w:webHidden/>
          </w:rPr>
          <w:instrText xml:space="preserve"> PAGEREF _Toc387241595 \h </w:instrText>
        </w:r>
        <w:r>
          <w:rPr>
            <w:noProof/>
            <w:webHidden/>
          </w:rPr>
        </w:r>
        <w:r>
          <w:rPr>
            <w:noProof/>
            <w:webHidden/>
          </w:rPr>
          <w:fldChar w:fldCharType="separate"/>
        </w:r>
        <w:r>
          <w:rPr>
            <w:noProof/>
            <w:webHidden/>
          </w:rPr>
          <w:t>1</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96" w:history="1">
        <w:r w:rsidRPr="00ED1555">
          <w:rPr>
            <w:rStyle w:val="Hyperlink"/>
            <w:noProof/>
          </w:rPr>
          <w:t>6.2</w:t>
        </w:r>
        <w:r>
          <w:rPr>
            <w:rFonts w:asciiTheme="minorHAnsi" w:eastAsiaTheme="minorEastAsia" w:hAnsiTheme="minorHAnsi" w:cstheme="minorBidi"/>
            <w:noProof/>
            <w:sz w:val="22"/>
            <w:szCs w:val="22"/>
          </w:rPr>
          <w:tab/>
        </w:r>
        <w:r w:rsidRPr="00ED1555">
          <w:rPr>
            <w:rStyle w:val="Hyperlink"/>
            <w:noProof/>
          </w:rPr>
          <w:t>Age-only Disturbances</w:t>
        </w:r>
        <w:r>
          <w:rPr>
            <w:noProof/>
            <w:webHidden/>
          </w:rPr>
          <w:tab/>
        </w:r>
        <w:r>
          <w:rPr>
            <w:noProof/>
            <w:webHidden/>
          </w:rPr>
          <w:fldChar w:fldCharType="begin"/>
        </w:r>
        <w:r>
          <w:rPr>
            <w:noProof/>
            <w:webHidden/>
          </w:rPr>
          <w:instrText xml:space="preserve"> PAGEREF _Toc387241596 \h </w:instrText>
        </w:r>
        <w:r>
          <w:rPr>
            <w:noProof/>
            <w:webHidden/>
          </w:rPr>
        </w:r>
        <w:r>
          <w:rPr>
            <w:noProof/>
            <w:webHidden/>
          </w:rPr>
          <w:fldChar w:fldCharType="separate"/>
        </w:r>
        <w:r>
          <w:rPr>
            <w:noProof/>
            <w:webHidden/>
          </w:rPr>
          <w:t>5</w:t>
        </w:r>
        <w:r>
          <w:rPr>
            <w:noProof/>
            <w:webHidden/>
          </w:rPr>
          <w:fldChar w:fldCharType="end"/>
        </w:r>
      </w:hyperlink>
    </w:p>
    <w:p w:rsidR="006F6491" w:rsidRDefault="006F6491">
      <w:pPr>
        <w:pStyle w:val="TOC2"/>
        <w:tabs>
          <w:tab w:val="left" w:pos="720"/>
          <w:tab w:val="right" w:leader="dot" w:pos="8976"/>
        </w:tabs>
        <w:rPr>
          <w:rFonts w:asciiTheme="minorHAnsi" w:eastAsiaTheme="minorEastAsia" w:hAnsiTheme="minorHAnsi" w:cstheme="minorBidi"/>
          <w:noProof/>
          <w:sz w:val="22"/>
          <w:szCs w:val="22"/>
        </w:rPr>
      </w:pPr>
      <w:hyperlink w:anchor="_Toc387241597" w:history="1">
        <w:r w:rsidRPr="00ED1555">
          <w:rPr>
            <w:rStyle w:val="Hyperlink"/>
            <w:noProof/>
          </w:rPr>
          <w:t>6.3</w:t>
        </w:r>
        <w:r>
          <w:rPr>
            <w:rFonts w:asciiTheme="minorHAnsi" w:eastAsiaTheme="minorEastAsia" w:hAnsiTheme="minorHAnsi" w:cstheme="minorBidi"/>
            <w:noProof/>
            <w:sz w:val="22"/>
            <w:szCs w:val="22"/>
          </w:rPr>
          <w:tab/>
        </w:r>
        <w:r w:rsidRPr="00ED1555">
          <w:rPr>
            <w:rStyle w:val="Hyperlink"/>
            <w:noProof/>
          </w:rPr>
          <w:t>Climate Input</w:t>
        </w:r>
        <w:r>
          <w:rPr>
            <w:noProof/>
            <w:webHidden/>
          </w:rPr>
          <w:tab/>
        </w:r>
        <w:r>
          <w:rPr>
            <w:noProof/>
            <w:webHidden/>
          </w:rPr>
          <w:fldChar w:fldCharType="begin"/>
        </w:r>
        <w:r>
          <w:rPr>
            <w:noProof/>
            <w:webHidden/>
          </w:rPr>
          <w:instrText xml:space="preserve"> PAGEREF _Toc387241597 \h </w:instrText>
        </w:r>
        <w:r>
          <w:rPr>
            <w:noProof/>
            <w:webHidden/>
          </w:rPr>
        </w:r>
        <w:r>
          <w:rPr>
            <w:noProof/>
            <w:webHidden/>
          </w:rPr>
          <w:fldChar w:fldCharType="separate"/>
        </w:r>
        <w:r>
          <w:rPr>
            <w:noProof/>
            <w:webHidden/>
          </w:rPr>
          <w:t>5</w:t>
        </w:r>
        <w:r>
          <w:rPr>
            <w:noProof/>
            <w:webHidden/>
          </w:rPr>
          <w:fldChar w:fldCharType="end"/>
        </w:r>
      </w:hyperlink>
    </w:p>
    <w:p w:rsidR="0030267A" w:rsidRDefault="001F43FA" w:rsidP="00285A23">
      <w:pPr>
        <w:pStyle w:val="Heading1"/>
      </w:pPr>
      <w:r>
        <w:lastRenderedPageBreak/>
        <w:fldChar w:fldCharType="end"/>
      </w:r>
      <w:bookmarkStart w:id="6" w:name="_Toc387241470"/>
      <w:r w:rsidR="0030267A">
        <w:t>Introduction</w:t>
      </w:r>
      <w:bookmarkEnd w:id="5"/>
      <w:bookmarkEnd w:id="6"/>
    </w:p>
    <w:p w:rsidR="00DA34CE" w:rsidRDefault="00DA34CE" w:rsidP="00DA34CE">
      <w:pPr>
        <w:pStyle w:val="textbody"/>
        <w:rPr>
          <w:i/>
          <w:iCs/>
        </w:rPr>
      </w:pPr>
      <w:r>
        <w:t xml:space="preserve">This document describes the </w:t>
      </w:r>
      <w:r w:rsidR="006F6491">
        <w:fldChar w:fldCharType="begin"/>
      </w:r>
      <w:r w:rsidR="006F6491">
        <w:instrText xml:space="preserve"> DOCPROPERTY  "Extension Name"  \* MERGEFORMAT </w:instrText>
      </w:r>
      <w:r w:rsidR="006F6491">
        <w:fldChar w:fldCharType="separate"/>
      </w:r>
      <w:r w:rsidR="00BE6A56">
        <w:rPr>
          <w:b/>
          <w:bCs/>
        </w:rPr>
        <w:t>Century Succession</w:t>
      </w:r>
      <w:r w:rsidR="006F6491">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D27438" w:rsidRDefault="00D27438" w:rsidP="00D27438">
      <w:pPr>
        <w:pStyle w:val="Heading2"/>
        <w:tabs>
          <w:tab w:val="clear" w:pos="1836"/>
        </w:tabs>
        <w:ind w:left="1170" w:hanging="1170"/>
      </w:pPr>
      <w:bookmarkStart w:id="7" w:name="_Toc357416400"/>
      <w:bookmarkStart w:id="8" w:name="_Toc387241471"/>
      <w:r>
        <w:t>Cohort Reproduction – Probability of Establishment</w:t>
      </w:r>
      <w:bookmarkEnd w:id="7"/>
      <w:bookmarkEnd w:id="8"/>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6F6491">
      <w:pPr>
        <w:pStyle w:val="Heading2"/>
        <w:tabs>
          <w:tab w:val="clear" w:pos="1836"/>
        </w:tabs>
        <w:ind w:left="1170" w:hanging="1170"/>
      </w:pPr>
      <w:bookmarkStart w:id="9" w:name="_Toc387241473"/>
      <w:r>
        <w:t>Cohort Growth</w:t>
      </w:r>
      <w:bookmarkEnd w:id="9"/>
    </w:p>
    <w:p w:rsidR="00A82A51" w:rsidRPr="00A82A51" w:rsidRDefault="00A82A51" w:rsidP="00A82A51">
      <w:pPr>
        <w:pStyle w:val="textbody"/>
      </w:pPr>
      <w:r w:rsidRPr="00A82A51">
        <w:t xml:space="preserve">At each time step, cohort growth is determined by estimated LAI, water availability, temperature, </w:t>
      </w:r>
      <w:ins w:id="10" w:author="Melissa Lucash" w:date="2014-05-07T14:16:00Z">
        <w:r w:rsidR="00A85D83">
          <w:t xml:space="preserve">growing space </w:t>
        </w:r>
      </w:ins>
      <w:r w:rsidRPr="00A82A51">
        <w:t xml:space="preserve">capacity and </w:t>
      </w:r>
      <w:del w:id="11" w:author="Melissa Lucash" w:date="2014-05-07T14:16:00Z">
        <w:r w:rsidRPr="00A82A51" w:rsidDel="00A85D83">
          <w:delText xml:space="preserve">uptake of </w:delText>
        </w:r>
      </w:del>
      <w:r w:rsidRPr="00A82A51">
        <w:t>nitrogen</w:t>
      </w:r>
      <w:ins w:id="12" w:author="Melissa Lucash" w:date="2014-05-07T14:16:00Z">
        <w:r w:rsidR="00A85D83">
          <w:t xml:space="preserve"> availability</w:t>
        </w:r>
      </w:ins>
      <w:r w:rsidRPr="00A82A51">
        <w:t xml:space="preserve">.  Cohort growth generally follows the algorithms found in </w:t>
      </w:r>
      <w:r w:rsidRPr="00A82A51">
        <w:lastRenderedPageBreak/>
        <w:t>Century, except for N uptake.</w:t>
      </w:r>
      <w:r w:rsidR="00A3201B">
        <w:t xml:space="preserve">  </w:t>
      </w:r>
      <w:r w:rsidRPr="00A82A51">
        <w:t xml:space="preserve">In the spring, the amount of resorbed N is calculated (leaf N- litter N), which can be “used” by the cohort </w:t>
      </w:r>
      <w:del w:id="13" w:author="Melissa Lucash" w:date="2014-05-07T14:18:00Z">
        <w:r w:rsidRPr="00A82A51" w:rsidDel="00A85D83">
          <w:delText>the following spring</w:delText>
        </w:r>
      </w:del>
      <w:ins w:id="14" w:author="Melissa Lucash" w:date="2014-05-07T14:18:00Z">
        <w:r w:rsidR="00A85D83">
          <w:t>when conditions are conducive to growth</w:t>
        </w:r>
      </w:ins>
      <w:r w:rsidRPr="00A82A51">
        <w:t>.</w:t>
      </w:r>
      <w:ins w:id="15" w:author="Melissa Lucash" w:date="2014-05-07T14:19:00Z">
        <w:r w:rsidR="00A85D83">
          <w:t xml:space="preserve">  In hardwoods, resorbed N is used primarily in the spring; resorbed N can be utilized throughout the year in conifers.</w:t>
        </w:r>
      </w:ins>
      <w:r w:rsidRPr="00A82A51">
        <w:t xml:space="preserve">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6F6491">
      <w:pPr>
        <w:pStyle w:val="Heading2"/>
        <w:tabs>
          <w:tab w:val="clear" w:pos="1836"/>
        </w:tabs>
        <w:ind w:left="1170" w:hanging="1170"/>
      </w:pPr>
      <w:bookmarkStart w:id="16" w:name="_Toc387241474"/>
      <w:r>
        <w:t xml:space="preserve">Soil and </w:t>
      </w:r>
      <w:r w:rsidR="000728DA">
        <w:t>Dead Biomass Decay</w:t>
      </w:r>
      <w:bookmarkEnd w:id="16"/>
    </w:p>
    <w:p w:rsidR="000728DA" w:rsidRDefault="00110E6D" w:rsidP="000728DA">
      <w:pPr>
        <w:pStyle w:val="textbody"/>
      </w:pPr>
      <w:r>
        <w:t xml:space="preserve">All soil processes </w:t>
      </w:r>
      <w:del w:id="17" w:author="Melissa Lucash" w:date="2014-05-07T14:20:00Z">
        <w:r w:rsidDel="008645A0">
          <w:delText xml:space="preserve">now </w:delText>
        </w:r>
      </w:del>
      <w:r>
        <w:t>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6F6491">
      <w:pPr>
        <w:pStyle w:val="Heading2"/>
        <w:tabs>
          <w:tab w:val="clear" w:pos="1836"/>
        </w:tabs>
        <w:ind w:left="1170" w:hanging="1170"/>
      </w:pPr>
      <w:bookmarkStart w:id="18" w:name="_Toc387241475"/>
      <w:r w:rsidRPr="00297CB7">
        <w:t>Initializing Biomass</w:t>
      </w:r>
      <w:r w:rsidR="000C1393">
        <w:t xml:space="preserve"> and Soil Properties</w:t>
      </w:r>
      <w:bookmarkEnd w:id="18"/>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ins w:id="19" w:author="Melissa Lucash" w:date="2014-05-07T14:23:00Z">
        <w:r w:rsidR="008645A0" w:rsidRPr="008645A0">
          <w:rPr>
            <w:i/>
          </w:rPr>
          <w:t>the</w:t>
        </w:r>
        <w:r w:rsidR="008645A0">
          <w:rPr>
            <w:i/>
          </w:rPr>
          <w:t xml:space="preserve"> climate library user’s manual- </w:t>
        </w:r>
        <w:r w:rsidR="008645A0" w:rsidRPr="008645A0">
          <w:rPr>
            <w:i/>
          </w:rPr>
          <w:t>LANDIS-II Climate Library v1.0 User Guide</w:t>
        </w:r>
      </w:ins>
      <w:r w:rsidR="0096375C" w:rsidRPr="009D6EDB">
        <w:rPr>
          <w:i/>
        </w:rPr>
        <w:t>).</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6F6491">
      <w:pPr>
        <w:pStyle w:val="Heading2"/>
        <w:tabs>
          <w:tab w:val="clear" w:pos="1836"/>
        </w:tabs>
        <w:ind w:left="1170" w:hanging="1170"/>
      </w:pPr>
      <w:bookmarkStart w:id="20" w:name="_Toc387241476"/>
      <w:r>
        <w:lastRenderedPageBreak/>
        <w:t>Interactions with Age-Only Disturbances</w:t>
      </w:r>
      <w:bookmarkEnd w:id="20"/>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extension</w:t>
      </w:r>
      <w:del w:id="21" w:author="Melissa Lucash" w:date="2014-05-07T14:20:00Z">
        <w:r w:rsidR="000728DA" w:rsidDel="008645A0">
          <w:delText>s</w:delText>
        </w:r>
      </w:del>
      <w:r w:rsidR="000728DA">
        <w:t xml:space="preserve">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w:t>
      </w:r>
      <w:del w:id="22" w:author="Melissa Lucash" w:date="2014-05-07T14:21:00Z">
        <w:r w:rsidR="000728DA" w:rsidDel="008645A0">
          <w:delText xml:space="preserve">User </w:delText>
        </w:r>
      </w:del>
      <w:ins w:id="23" w:author="Melissa Lucash" w:date="2014-05-07T14:21:00Z">
        <w:r w:rsidR="008645A0">
          <w:t xml:space="preserve">user </w:t>
        </w:r>
      </w:ins>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6F6491">
      <w:pPr>
        <w:pStyle w:val="Heading2"/>
        <w:tabs>
          <w:tab w:val="clear" w:pos="1836"/>
        </w:tabs>
        <w:ind w:left="1170" w:hanging="1170"/>
      </w:pPr>
      <w:bookmarkStart w:id="24" w:name="_Toc387241477"/>
      <w:r>
        <w:t>Available Light</w:t>
      </w:r>
      <w:bookmarkEnd w:id="24"/>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6F6491">
      <w:pPr>
        <w:pStyle w:val="Heading2"/>
        <w:tabs>
          <w:tab w:val="clear" w:pos="1836"/>
        </w:tabs>
        <w:ind w:left="1170" w:hanging="1170"/>
      </w:pPr>
      <w:bookmarkStart w:id="25" w:name="_Toc387241478"/>
      <w:r>
        <w:t>Cohort Reproduction – Disturbance Interactions</w:t>
      </w:r>
      <w:bookmarkEnd w:id="25"/>
    </w:p>
    <w:p w:rsidR="00D16BE0" w:rsidRDefault="00D16BE0" w:rsidP="00D16BE0">
      <w:pPr>
        <w:pStyle w:val="textbody"/>
      </w:pPr>
      <w:r>
        <w:t xml:space="preserve">See the rules and algorithm outlined for Biomass Succession (v2).  </w:t>
      </w:r>
    </w:p>
    <w:p w:rsidR="00D16BE0" w:rsidRDefault="00D16BE0" w:rsidP="006F6491">
      <w:pPr>
        <w:pStyle w:val="Heading2"/>
        <w:tabs>
          <w:tab w:val="clear" w:pos="1836"/>
        </w:tabs>
        <w:ind w:left="1170" w:hanging="1170"/>
      </w:pPr>
      <w:bookmarkStart w:id="26" w:name="_Toc387241479"/>
      <w:r>
        <w:t>Cohort Reproduction – Initial Biomass</w:t>
      </w:r>
      <w:bookmarkEnd w:id="26"/>
    </w:p>
    <w:p w:rsidR="00D16BE0" w:rsidRPr="00D16BE0" w:rsidRDefault="00D16BE0" w:rsidP="00D16BE0">
      <w:pPr>
        <w:pStyle w:val="textbody"/>
      </w:pPr>
      <w:r>
        <w:t>See the rules and algorithm outlined for Biomass Succession (v2).</w:t>
      </w:r>
    </w:p>
    <w:p w:rsidR="009D6EDB" w:rsidRDefault="009D6EDB" w:rsidP="006F6491">
      <w:pPr>
        <w:pStyle w:val="Heading2"/>
        <w:tabs>
          <w:tab w:val="clear" w:pos="1836"/>
        </w:tabs>
        <w:ind w:left="1170" w:hanging="1170"/>
      </w:pPr>
      <w:bookmarkStart w:id="27" w:name="_Toc387241480"/>
      <w:r>
        <w:t>Cohort Senescence and Mortality</w:t>
      </w:r>
      <w:bookmarkEnd w:id="27"/>
    </w:p>
    <w:p w:rsidR="009D6EDB" w:rsidRDefault="009D6EDB" w:rsidP="009D6EDB">
      <w:pPr>
        <w:pStyle w:val="textbody"/>
      </w:pPr>
      <w:r>
        <w:t>See the rules and algorithm outlined for Biomass Succession (v2).</w:t>
      </w:r>
    </w:p>
    <w:p w:rsidR="003B6F14" w:rsidRDefault="003B6F14" w:rsidP="006F6491">
      <w:pPr>
        <w:pStyle w:val="Heading2"/>
        <w:tabs>
          <w:tab w:val="clear" w:pos="1836"/>
        </w:tabs>
        <w:ind w:left="1170" w:hanging="1170"/>
      </w:pPr>
      <w:bookmarkStart w:id="28" w:name="_Toc387241481"/>
      <w:r>
        <w:lastRenderedPageBreak/>
        <w:t>Major Releases</w:t>
      </w:r>
      <w:bookmarkEnd w:id="28"/>
    </w:p>
    <w:p w:rsidR="00D27438" w:rsidRDefault="00D27438" w:rsidP="00D27438">
      <w:pPr>
        <w:pStyle w:val="Heading3"/>
        <w:tabs>
          <w:tab w:val="clear" w:pos="3870"/>
        </w:tabs>
        <w:ind w:left="1170" w:hanging="1170"/>
      </w:pPr>
      <w:bookmarkStart w:id="29" w:name="_Toc357416398"/>
      <w:bookmarkStart w:id="30" w:name="_Toc387241482"/>
      <w:r>
        <w:t>Version 3.1</w:t>
      </w:r>
      <w:bookmarkEnd w:id="29"/>
      <w:bookmarkEnd w:id="30"/>
    </w:p>
    <w:p w:rsidR="003A3D58" w:rsidRDefault="003A3D58" w:rsidP="003A3D58">
      <w:pPr>
        <w:pStyle w:val="textbody"/>
        <w:rPr>
          <w:ins w:id="31" w:author="Melissa Lucash" w:date="2014-05-07T14:32:00Z"/>
        </w:rPr>
      </w:pPr>
      <w:ins w:id="32" w:author="Melissa Lucash" w:date="2014-05-07T14:32:00Z">
        <w:r>
          <w:t xml:space="preserve">We </w:t>
        </w:r>
        <w:r w:rsidRPr="003A3D58">
          <w:t xml:space="preserve">added a climate library to the Century Extension to enable a suite of LANDIS-II model extensions to ‘feed’ off of the same stream of climate data.  By only feeding in climate data once, the climate inputs are seamlessly integrated across </w:t>
        </w:r>
      </w:ins>
      <w:ins w:id="33" w:author="Melissa Lucash" w:date="2014-05-07T14:33:00Z">
        <w:r>
          <w:t xml:space="preserve">all extensions specified in the scenario file (see </w:t>
        </w:r>
      </w:ins>
      <w:ins w:id="34" w:author="Melissa Lucash" w:date="2014-05-07T14:34:00Z">
        <w:r>
          <w:t>the climate library user’s manual (</w:t>
        </w:r>
        <w:r w:rsidRPr="00A85D83">
          <w:t xml:space="preserve">LANDIS-II Climate Library v1.0 User </w:t>
        </w:r>
        <w:commentRangeStart w:id="35"/>
        <w:r w:rsidRPr="00A85D83">
          <w:t>Guide</w:t>
        </w:r>
      </w:ins>
      <w:commentRangeEnd w:id="35"/>
      <w:ins w:id="36" w:author="Melissa Lucash" w:date="2014-05-07T14:37:00Z">
        <w:r w:rsidRPr="008D540B">
          <w:rPr>
            <w:rPrChange w:id="37" w:author="Melissa Lucash" w:date="2014-05-07T15:03:00Z">
              <w:rPr>
                <w:rStyle w:val="CommentReference"/>
              </w:rPr>
            </w:rPrChange>
          </w:rPr>
          <w:commentReference w:id="35"/>
        </w:r>
      </w:ins>
      <w:ins w:id="38" w:author="Melissa Lucash" w:date="2014-05-07T14:34:00Z">
        <w:r>
          <w:t>).</w:t>
        </w:r>
      </w:ins>
    </w:p>
    <w:p w:rsidR="003A3D58" w:rsidRDefault="003A3D58" w:rsidP="006F6491">
      <w:pPr>
        <w:pStyle w:val="Heading3"/>
        <w:tabs>
          <w:tab w:val="clear" w:pos="3870"/>
        </w:tabs>
        <w:ind w:left="1170" w:hanging="1170"/>
        <w:rPr>
          <w:ins w:id="39" w:author="Melissa Lucash" w:date="2014-05-07T14:32:00Z"/>
        </w:rPr>
      </w:pPr>
      <w:bookmarkStart w:id="40" w:name="_Toc387241484"/>
      <w:ins w:id="41" w:author="Melissa Lucash" w:date="2014-05-07T14:32:00Z">
        <w:r>
          <w:t>Version 3.1</w:t>
        </w:r>
        <w:bookmarkEnd w:id="40"/>
      </w:ins>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We also adjusted the mineral N so that it can’t go to zero, which caused errors for N uptake until more N deposition occurred.  Now mineral N can be very small (&lt;0.01) but not zero, allowing the calculation of N uptake even when the rates are very low.</w:t>
      </w:r>
    </w:p>
    <w:p w:rsidR="00BE1F82" w:rsidRDefault="00BE1F82" w:rsidP="00BE1F82">
      <w:pPr>
        <w:pStyle w:val="textbody"/>
      </w:pPr>
      <w:r>
        <w:t>We also made the deviation from average temperature and precipitation constant across ecoregions so that all the ecoregions have the same amount of variation in these parameters for a given year.  Temperature and precipitation can still differ by ecoregion, but the deviation from mean temperature and precipitation will have a consistent amplitude and direction across ecoregions.</w:t>
      </w:r>
    </w:p>
    <w:p w:rsidR="003B6F14" w:rsidRDefault="003B6F14" w:rsidP="006F6491">
      <w:pPr>
        <w:pStyle w:val="Heading3"/>
        <w:tabs>
          <w:tab w:val="clear" w:pos="3870"/>
        </w:tabs>
        <w:ind w:left="1170" w:hanging="1170"/>
      </w:pPr>
      <w:bookmarkStart w:id="42" w:name="_Toc387241485"/>
      <w:r>
        <w:t>Version 3.0</w:t>
      </w:r>
      <w:bookmarkEnd w:id="42"/>
    </w:p>
    <w:p w:rsidR="003B6F14" w:rsidRDefault="003B6F14" w:rsidP="003B6F14">
      <w:pPr>
        <w:pStyle w:val="textbody"/>
      </w:pPr>
      <w:r>
        <w:t xml:space="preserve">In this version of CENTURY,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CENTURY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lastRenderedPageBreak/>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CENTURY.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CENTURY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w:t>
      </w:r>
      <w:r>
        <w:lastRenderedPageBreak/>
        <w:t xml:space="preserve">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6F6491">
      <w:pPr>
        <w:pStyle w:val="Heading3"/>
        <w:tabs>
          <w:tab w:val="clear" w:pos="3870"/>
        </w:tabs>
        <w:ind w:left="1170" w:hanging="1170"/>
      </w:pPr>
      <w:bookmarkStart w:id="43" w:name="_Toc387241486"/>
      <w:r>
        <w:t>Version 2.0</w:t>
      </w:r>
      <w:bookmarkEnd w:id="43"/>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6F6491">
      <w:pPr>
        <w:pStyle w:val="Heading2"/>
        <w:tabs>
          <w:tab w:val="clear" w:pos="1836"/>
        </w:tabs>
        <w:ind w:left="1170" w:hanging="1170"/>
      </w:pPr>
      <w:bookmarkStart w:id="44" w:name="_Toc387241487"/>
      <w:r>
        <w:t>Minor Releases</w:t>
      </w:r>
      <w:bookmarkEnd w:id="44"/>
    </w:p>
    <w:p w:rsidR="003B6F14" w:rsidRDefault="000A2DC0" w:rsidP="006F6491">
      <w:pPr>
        <w:pStyle w:val="Heading3"/>
        <w:tabs>
          <w:tab w:val="clear" w:pos="3870"/>
        </w:tabs>
        <w:ind w:left="1170" w:hanging="1170"/>
      </w:pPr>
      <w:bookmarkStart w:id="45" w:name="_Toc387241488"/>
      <w:r>
        <w:t>Version 3.1.1</w:t>
      </w:r>
      <w:bookmarkEnd w:id="45"/>
    </w:p>
    <w:p w:rsidR="00B57BC5" w:rsidRDefault="00B57BC5" w:rsidP="00B57BC5">
      <w:pPr>
        <w:pStyle w:val="textbody"/>
      </w:pPr>
      <w:r>
        <w:t>We eliminated the ClimateChangeTable in the Century input file.  It was not used to calculate ANPP in versions 3.0 or 3.1, so it was removed from the code to eliminate any confusion.</w:t>
      </w:r>
    </w:p>
    <w:p w:rsidR="0030267A" w:rsidRDefault="0030267A" w:rsidP="006F6491">
      <w:pPr>
        <w:pStyle w:val="Heading2"/>
        <w:tabs>
          <w:tab w:val="clear" w:pos="1836"/>
        </w:tabs>
        <w:ind w:left="1170" w:hanging="1170"/>
      </w:pPr>
      <w:bookmarkStart w:id="46" w:name="_Toc387241489"/>
      <w:r>
        <w:t>References</w:t>
      </w:r>
      <w:bookmarkEnd w:id="46"/>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47"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 xml:space="preserve">Scheller, R. M., D. Hua, P. V. Bolstad, R. A. Birdsey, and D. J. Mladenoff. 2011. The effects of forest harvest intensity in combination with wind disturbance on </w:t>
      </w:r>
      <w:r w:rsidRPr="00AF7825">
        <w:rPr>
          <w:sz w:val="20"/>
          <w:szCs w:val="20"/>
        </w:rPr>
        <w:lastRenderedPageBreak/>
        <w:t>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6F6491">
      <w:pPr>
        <w:pStyle w:val="Heading2"/>
        <w:tabs>
          <w:tab w:val="clear" w:pos="1836"/>
        </w:tabs>
        <w:ind w:left="1170" w:hanging="1170"/>
      </w:pPr>
      <w:bookmarkStart w:id="48" w:name="_Toc127846704"/>
      <w:bookmarkStart w:id="49" w:name="_Toc387241490"/>
      <w:bookmarkEnd w:id="47"/>
      <w:r>
        <w:t>Acknowledgments</w:t>
      </w:r>
      <w:bookmarkEnd w:id="48"/>
      <w:bookmarkEnd w:id="49"/>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ins w:id="50" w:author="Melissa Lucash" w:date="2014-05-07T14:38:00Z">
        <w:r w:rsidR="003A3D58">
          <w:t>Funding for Century version 3.2 has been provided by USDA AFRI.</w:t>
        </w:r>
      </w:ins>
    </w:p>
    <w:p w:rsidR="0030267A" w:rsidRDefault="00DA34CE" w:rsidP="00285A23">
      <w:pPr>
        <w:pStyle w:val="Heading1"/>
      </w:pPr>
      <w:bookmarkStart w:id="51" w:name="_Toc387241491"/>
      <w:r>
        <w:lastRenderedPageBreak/>
        <w:t xml:space="preserve">Succession </w:t>
      </w:r>
      <w:r w:rsidR="0030267A">
        <w:t>Input File</w:t>
      </w:r>
      <w:bookmarkEnd w:id="51"/>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6F6491">
      <w:pPr>
        <w:pStyle w:val="Heading2"/>
        <w:tabs>
          <w:tab w:val="clear" w:pos="1836"/>
        </w:tabs>
        <w:ind w:left="1170" w:hanging="1170"/>
      </w:pPr>
      <w:bookmarkStart w:id="52" w:name="_Toc112490865"/>
      <w:bookmarkStart w:id="53" w:name="_Toc387241492"/>
      <w:r>
        <w:t>LandisData</w:t>
      </w:r>
      <w:bookmarkEnd w:id="52"/>
      <w:bookmarkEnd w:id="53"/>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6F6491">
      <w:pPr>
        <w:pStyle w:val="Heading2"/>
        <w:tabs>
          <w:tab w:val="clear" w:pos="1836"/>
        </w:tabs>
        <w:ind w:left="1170" w:hanging="1170"/>
      </w:pPr>
      <w:bookmarkStart w:id="54" w:name="_Toc112490866"/>
      <w:bookmarkStart w:id="55" w:name="_Toc387241493"/>
      <w:r>
        <w:t>Timestep</w:t>
      </w:r>
      <w:bookmarkEnd w:id="54"/>
      <w:bookmarkEnd w:id="55"/>
    </w:p>
    <w:p w:rsidR="00DA34CE" w:rsidRDefault="00DA34CE" w:rsidP="00DA34CE">
      <w:pPr>
        <w:pStyle w:val="textbody"/>
        <w:rPr>
          <w:ins w:id="56" w:author="Megan Creutzburg" w:date="2013-09-16T09:44:00Z"/>
        </w:rPr>
      </w:pPr>
      <w:r>
        <w:t xml:space="preserve">This parameter is the </w:t>
      </w:r>
      <w:r w:rsidR="00F61271">
        <w:t>time</w:t>
      </w:r>
      <w:r w:rsidR="00541F2B">
        <w:t xml:space="preserve"> </w:t>
      </w:r>
      <w:r w:rsidR="00F61271">
        <w:t>step of the extension</w:t>
      </w:r>
      <w:r>
        <w:t>.  Value: integer &gt; 0.  Units: years.</w:t>
      </w:r>
    </w:p>
    <w:p w:rsidR="006F11D8" w:rsidRDefault="002A08CA" w:rsidP="00DA34CE">
      <w:pPr>
        <w:pStyle w:val="textbody"/>
      </w:pPr>
      <w:ins w:id="57" w:author="Megan Creutzburg" w:date="2013-09-16T09:47:00Z">
        <w:r w:rsidRPr="002A08CA">
          <w:rPr>
            <w:b/>
            <w:rPrChange w:id="58" w:author="Megan Creutzburg" w:date="2013-09-16T09:47:00Z">
              <w:rPr/>
            </w:rPrChange>
          </w:rPr>
          <w:t>Note</w:t>
        </w:r>
      </w:ins>
      <w:ins w:id="59" w:author="Megan Creutzburg" w:date="2013-09-16T09:44:00Z">
        <w:r w:rsidR="006F11D8">
          <w:t xml:space="preserve">: When changing </w:t>
        </w:r>
      </w:ins>
      <w:ins w:id="60" w:author="Megan Creutzburg" w:date="2013-09-16T09:46:00Z">
        <w:r w:rsidR="006F11D8">
          <w:t xml:space="preserve">the </w:t>
        </w:r>
      </w:ins>
      <w:ins w:id="61" w:author="Megan Creutzburg" w:date="2013-09-16T09:44:00Z">
        <w:r w:rsidR="006F11D8">
          <w:t>timestep</w:t>
        </w:r>
      </w:ins>
      <w:ins w:id="62" w:author="Megan Creutzburg" w:date="2013-09-16T09:46:00Z">
        <w:r w:rsidR="006F11D8">
          <w:t xml:space="preserve"> of this extension</w:t>
        </w:r>
      </w:ins>
      <w:ins w:id="63" w:author="Megan Creutzburg" w:date="2013-09-16T09:44:00Z">
        <w:r w:rsidR="006F11D8">
          <w:t xml:space="preserve"> </w:t>
        </w:r>
      </w:ins>
      <w:ins w:id="64" w:author="Megan Creutzburg" w:date="2013-09-16T09:45:00Z">
        <w:r w:rsidR="006F11D8">
          <w:t>(e.g., from a 5-year time step to a 1-year time step)</w:t>
        </w:r>
      </w:ins>
      <w:ins w:id="65" w:author="Megan Creutzburg" w:date="2013-09-16T09:44:00Z">
        <w:r w:rsidR="006F11D8">
          <w:t xml:space="preserve">, you may need </w:t>
        </w:r>
      </w:ins>
      <w:ins w:id="66" w:author="Megan Creutzburg" w:date="2013-09-16T09:47:00Z">
        <w:r w:rsidR="00135192">
          <w:t xml:space="preserve">to </w:t>
        </w:r>
        <w:del w:id="67" w:author="Melissa Lucash" w:date="2014-05-07T14:10:00Z">
          <w:r w:rsidR="00135192" w:rsidDel="00A85D83">
            <w:delText>use</w:delText>
          </w:r>
        </w:del>
      </w:ins>
      <w:ins w:id="68" w:author="Melissa Lucash" w:date="2014-05-07T14:10:00Z">
        <w:r w:rsidR="00A85D83">
          <w:t>adjust</w:t>
        </w:r>
      </w:ins>
      <w:ins w:id="69" w:author="Megan Creutzburg" w:date="2013-09-16T09:44:00Z">
        <w:r w:rsidR="006F11D8">
          <w:t xml:space="preserve"> the </w:t>
        </w:r>
      </w:ins>
      <w:ins w:id="70" w:author="Melissa Lucash" w:date="2014-05-07T14:10:00Z">
        <w:r w:rsidR="00A85D83">
          <w:t>P</w:t>
        </w:r>
      </w:ins>
      <w:ins w:id="71" w:author="Megan Creutzburg" w:date="2013-09-16T09:44:00Z">
        <w:del w:id="72" w:author="Melissa Lucash" w:date="2014-05-07T14:10:00Z">
          <w:r w:rsidR="006F11D8" w:rsidDel="00A85D83">
            <w:delText>p</w:delText>
          </w:r>
        </w:del>
        <w:r w:rsidR="006F11D8">
          <w:t xml:space="preserve">robability of </w:t>
        </w:r>
      </w:ins>
      <w:ins w:id="73" w:author="Melissa Lucash" w:date="2014-05-07T14:11:00Z">
        <w:r w:rsidR="00A85D83">
          <w:t>E</w:t>
        </w:r>
      </w:ins>
      <w:ins w:id="74" w:author="Megan Creutzburg" w:date="2013-09-16T09:44:00Z">
        <w:del w:id="75" w:author="Melissa Lucash" w:date="2014-05-07T14:11:00Z">
          <w:r w:rsidR="006F11D8" w:rsidDel="00A85D83">
            <w:delText>e</w:delText>
          </w:r>
        </w:del>
        <w:r w:rsidR="006F11D8">
          <w:t>stablishment</w:t>
        </w:r>
      </w:ins>
      <w:ins w:id="76" w:author="Megan Creutzburg" w:date="2013-09-16T09:47:00Z">
        <w:r w:rsidR="00135192">
          <w:t xml:space="preserve"> </w:t>
        </w:r>
        <w:del w:id="77" w:author="Melissa Lucash" w:date="2014-05-07T14:11:00Z">
          <w:r w:rsidR="00135192" w:rsidDel="00A85D83">
            <w:delText>a</w:delText>
          </w:r>
        </w:del>
      </w:ins>
      <w:ins w:id="78" w:author="Melissa Lucash" w:date="2014-05-07T14:11:00Z">
        <w:r w:rsidR="00A85D83">
          <w:t>A</w:t>
        </w:r>
      </w:ins>
      <w:ins w:id="79" w:author="Megan Creutzburg" w:date="2013-09-16T09:47:00Z">
        <w:r w:rsidR="00135192">
          <w:t>djustment</w:t>
        </w:r>
      </w:ins>
      <w:ins w:id="80" w:author="Megan Creutzburg" w:date="2013-09-16T09:44:00Z">
        <w:r w:rsidR="006F11D8">
          <w:t xml:space="preserve"> </w:t>
        </w:r>
      </w:ins>
      <w:ins w:id="81" w:author="Melissa Lucash" w:date="2014-05-07T14:11:00Z">
        <w:r w:rsidR="00A85D83">
          <w:t xml:space="preserve">factor </w:t>
        </w:r>
      </w:ins>
      <w:ins w:id="82" w:author="Megan Creutzburg" w:date="2013-09-16T09:46:00Z">
        <w:r w:rsidR="006F11D8">
          <w:t xml:space="preserve">to retain the same regeneration rates </w:t>
        </w:r>
      </w:ins>
      <w:ins w:id="83" w:author="Megan Creutzburg" w:date="2013-09-16T09:44:00Z">
        <w:r w:rsidR="006F11D8">
          <w:t>(see section 2.13 below)</w:t>
        </w:r>
      </w:ins>
      <w:ins w:id="84" w:author="Megan Creutzburg" w:date="2013-09-16T09:47:00Z">
        <w:r w:rsidR="00135192">
          <w:t>.</w:t>
        </w:r>
      </w:ins>
    </w:p>
    <w:p w:rsidR="00DA34CE" w:rsidRDefault="00DA34CE" w:rsidP="006F6491">
      <w:pPr>
        <w:pStyle w:val="Heading2"/>
        <w:tabs>
          <w:tab w:val="clear" w:pos="1836"/>
        </w:tabs>
        <w:ind w:left="1170" w:hanging="1170"/>
      </w:pPr>
      <w:bookmarkStart w:id="85" w:name="_Toc107735767"/>
      <w:bookmarkStart w:id="86" w:name="_Toc112490867"/>
      <w:bookmarkStart w:id="87" w:name="_Toc387241494"/>
      <w:r>
        <w:t>SeedingAlgorithm</w:t>
      </w:r>
      <w:bookmarkEnd w:id="85"/>
      <w:bookmarkEnd w:id="86"/>
      <w:bookmarkEnd w:id="87"/>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6F6491">
      <w:pPr>
        <w:pStyle w:val="Heading2"/>
        <w:tabs>
          <w:tab w:val="clear" w:pos="1836"/>
        </w:tabs>
        <w:ind w:left="1170" w:hanging="1170"/>
      </w:pPr>
      <w:bookmarkStart w:id="88" w:name="_Toc107735768"/>
      <w:bookmarkStart w:id="89" w:name="_Toc112490868"/>
      <w:bookmarkStart w:id="90" w:name="_Ref140207509"/>
      <w:bookmarkStart w:id="91" w:name="_Toc387241495"/>
      <w:r>
        <w:t>InitialCommunities</w:t>
      </w:r>
      <w:bookmarkEnd w:id="91"/>
    </w:p>
    <w:p w:rsidR="009C5673" w:rsidRDefault="009C5673" w:rsidP="009C5673">
      <w:pPr>
        <w:pStyle w:val="textbody"/>
      </w:pPr>
      <w:r>
        <w:t xml:space="preserve">This parameter is the file with the definitions of the initial communities at the active sites on the landscape (see </w:t>
      </w:r>
      <w:ins w:id="92" w:author="Melissa Lucash" w:date="2014-05-07T14:12:00Z">
        <w:r w:rsidR="00A85D83">
          <w:t>C</w:t>
        </w:r>
      </w:ins>
      <w:del w:id="93" w:author="Melissa Lucash" w:date="2014-05-07T14:11:00Z">
        <w:r w:rsidDel="00A85D83">
          <w:delText>c</w:delText>
        </w:r>
      </w:del>
      <w:r>
        <w:t>hapter 4).</w:t>
      </w:r>
    </w:p>
    <w:p w:rsidR="009C5673" w:rsidRDefault="009C5673" w:rsidP="006F6491">
      <w:pPr>
        <w:pStyle w:val="Heading2"/>
        <w:tabs>
          <w:tab w:val="clear" w:pos="1836"/>
        </w:tabs>
        <w:ind w:left="1170" w:hanging="1170"/>
      </w:pPr>
      <w:bookmarkStart w:id="94" w:name="_Ref109371856"/>
      <w:bookmarkStart w:id="95" w:name="_Toc133339090"/>
      <w:bookmarkStart w:id="96" w:name="_Toc282434151"/>
      <w:bookmarkStart w:id="97" w:name="_Toc387241496"/>
      <w:r>
        <w:t>InitialCommunitiesMap</w:t>
      </w:r>
      <w:bookmarkEnd w:id="94"/>
      <w:bookmarkEnd w:id="95"/>
      <w:bookmarkEnd w:id="96"/>
      <w:bookmarkEnd w:id="97"/>
    </w:p>
    <w:p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ins w:id="98" w:author="Melissa Lucash" w:date="2014-05-07T14:12:00Z">
        <w:r w:rsidR="00A85D83">
          <w:t>C</w:t>
        </w:r>
      </w:ins>
      <w:del w:id="99" w:author="Melissa Lucash" w:date="2014-05-07T14:12:00Z">
        <w:r w:rsidDel="00A85D83">
          <w:delText>c</w:delText>
        </w:r>
      </w:del>
      <w:r>
        <w:t>hapter 4).</w:t>
      </w:r>
    </w:p>
    <w:p w:rsidR="00664772" w:rsidRDefault="00664772">
      <w:pPr>
        <w:pStyle w:val="Heading2"/>
        <w:tabs>
          <w:tab w:val="clear" w:pos="1836"/>
        </w:tabs>
        <w:ind w:left="1170" w:hanging="1170"/>
        <w:pPrChange w:id="100" w:author="Melissa Lucash" w:date="2014-05-07T15:42:00Z">
          <w:pPr>
            <w:pStyle w:val="Heading2"/>
          </w:pPr>
        </w:pPrChange>
      </w:pPr>
      <w:bookmarkStart w:id="101" w:name="_Toc387241497"/>
      <w:r>
        <w:t>Climate</w:t>
      </w:r>
      <w:ins w:id="102" w:author="Melissa Lucash" w:date="2014-05-07T14:12:00Z">
        <w:r w:rsidR="00A85D83">
          <w:t>Config</w:t>
        </w:r>
      </w:ins>
      <w:r>
        <w:t>File</w:t>
      </w:r>
      <w:bookmarkEnd w:id="101"/>
    </w:p>
    <w:p w:rsidR="00D55A8B" w:rsidRPr="00D55A8B" w:rsidRDefault="00D55A8B" w:rsidP="00D55A8B">
      <w:pPr>
        <w:pStyle w:val="textbody"/>
      </w:pPr>
      <w:r>
        <w:t>The Climate File indicates a</w:t>
      </w:r>
      <w:ins w:id="103" w:author="Melissa Lucash" w:date="2014-05-07T14:13:00Z">
        <w:r w:rsidR="00A85D83">
          <w:t xml:space="preserve"> climate configuration</w:t>
        </w:r>
      </w:ins>
      <w:del w:id="104" w:author="Melissa Lucash" w:date="2014-05-07T14:13:00Z">
        <w:r w:rsidDel="00A85D83">
          <w:delText xml:space="preserve"> </w:delText>
        </w:r>
      </w:del>
      <w:r>
        <w:t xml:space="preserve">file containing required climatic inputs.  </w:t>
      </w:r>
      <w:del w:id="105" w:author="Melissa Lucash" w:date="2014-05-07T14:13:00Z">
        <w:r w:rsidRPr="00D55A8B" w:rsidDel="00A85D83">
          <w:rPr>
            <w:b/>
          </w:rPr>
          <w:delText>The inputs must include data for every ecoregion at time zero.</w:delText>
        </w:r>
        <w:r w:rsidDel="00A85D83">
          <w:delText xml:space="preserve">  Subsequent to time zero, one or many ecoregions can have their climate data updated </w:delText>
        </w:r>
        <w:r w:rsidR="00D16BE0" w:rsidDel="00A85D83">
          <w:delText>at any chosen time step.</w:delText>
        </w:r>
      </w:del>
      <w:r w:rsidR="0088260A">
        <w:t xml:space="preserve">  The format of that file </w:t>
      </w:r>
      <w:ins w:id="106" w:author="Melissa Lucash" w:date="2014-05-07T14:14:00Z">
        <w:r w:rsidR="00A85D83">
          <w:t>and its contents are</w:t>
        </w:r>
      </w:ins>
      <w:del w:id="107" w:author="Melissa Lucash" w:date="2014-05-07T14:14:00Z">
        <w:r w:rsidR="0088260A" w:rsidDel="00A85D83">
          <w:delText>is</w:delText>
        </w:r>
      </w:del>
      <w:r w:rsidR="0088260A">
        <w:t xml:space="preserve"> described in </w:t>
      </w:r>
      <w:del w:id="108" w:author="Melissa Lucash" w:date="2014-05-07T14:13:00Z">
        <w:r w:rsidR="0088260A" w:rsidDel="00A85D83">
          <w:delText xml:space="preserve">chapter </w:delText>
        </w:r>
        <w:r w:rsidR="001F43FA" w:rsidDel="00A85D83">
          <w:fldChar w:fldCharType="begin"/>
        </w:r>
        <w:r w:rsidR="0088260A" w:rsidDel="00A85D83">
          <w:delInstrText xml:space="preserve"> REF _Ref140059391 \r \h </w:delInstrText>
        </w:r>
        <w:r w:rsidR="001F43FA" w:rsidDel="00A85D83">
          <w:fldChar w:fldCharType="separate"/>
        </w:r>
        <w:r w:rsidR="00BC6C17" w:rsidDel="00A85D83">
          <w:delText>3</w:delText>
        </w:r>
        <w:r w:rsidR="001F43FA" w:rsidDel="00A85D83">
          <w:fldChar w:fldCharType="end"/>
        </w:r>
      </w:del>
      <w:ins w:id="109" w:author="Melissa Lucash" w:date="2014-05-07T14:13:00Z">
        <w:r w:rsidR="00A85D83">
          <w:t>the climate library user</w:t>
        </w:r>
      </w:ins>
      <w:ins w:id="110" w:author="Melissa Lucash" w:date="2014-05-07T14:14:00Z">
        <w:r w:rsidR="00A85D83">
          <w:t>’s manual (</w:t>
        </w:r>
      </w:ins>
      <w:ins w:id="111" w:author="Melissa Lucash" w:date="2014-05-07T14:13:00Z">
        <w:r w:rsidR="00A85D83" w:rsidRPr="00A85D83">
          <w:t>LANDIS-II Climate Library v1.0 User Guide</w:t>
        </w:r>
      </w:ins>
      <w:ins w:id="112" w:author="Melissa Lucash" w:date="2014-05-07T14:14:00Z">
        <w:r w:rsidR="00A85D83">
          <w:t>)</w:t>
        </w:r>
      </w:ins>
      <w:r w:rsidR="0088260A">
        <w:t>.</w:t>
      </w:r>
    </w:p>
    <w:p w:rsidR="00664772" w:rsidRDefault="00664772" w:rsidP="006F6491">
      <w:pPr>
        <w:pStyle w:val="Heading2"/>
        <w:tabs>
          <w:tab w:val="clear" w:pos="1836"/>
        </w:tabs>
        <w:ind w:left="1170" w:hanging="1170"/>
      </w:pPr>
      <w:bookmarkStart w:id="113" w:name="_Toc387241498"/>
      <w:r>
        <w:lastRenderedPageBreak/>
        <w:t>CalibrateMode</w:t>
      </w:r>
      <w:bookmarkEnd w:id="113"/>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del w:id="114" w:author="Melissa Lucash" w:date="2014-05-07T14:40:00Z">
        <w:r w:rsidR="009E6CEC" w:rsidRPr="009E6CEC" w:rsidDel="007A3F68">
          <w:rPr>
            <w:i/>
          </w:rPr>
          <w:delText>I had to choose</w:delText>
        </w:r>
      </w:del>
      <w:ins w:id="115" w:author="Melissa Lucash" w:date="2014-05-07T14:40:00Z">
        <w:r w:rsidR="007A3F68">
          <w:rPr>
            <w:i/>
          </w:rPr>
          <w:t>it has to be predetermined</w:t>
        </w:r>
      </w:ins>
      <w:r w:rsidR="009E6CEC" w:rsidRPr="009E6CEC">
        <w:rPr>
          <w:i/>
        </w:rPr>
        <w:t xml:space="preserve"> when disturbances </w:t>
      </w:r>
      <w:del w:id="116" w:author="Melissa Lucash" w:date="2014-05-07T14:40:00Z">
        <w:r w:rsidR="009E6CEC" w:rsidRPr="009E6CEC" w:rsidDel="007A3F68">
          <w:rPr>
            <w:i/>
          </w:rPr>
          <w:delText xml:space="preserve">should </w:delText>
        </w:r>
      </w:del>
      <w:ins w:id="117" w:author="Melissa Lucash" w:date="2014-05-07T14:40:00Z">
        <w:r w:rsidR="007A3F68">
          <w:rPr>
            <w:i/>
          </w:rPr>
          <w:t xml:space="preserve">will </w:t>
        </w:r>
      </w:ins>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output.</w:t>
      </w:r>
      <w:r>
        <w:t xml:space="preserve">  </w:t>
      </w:r>
    </w:p>
    <w:p w:rsidR="007A3F68" w:rsidRDefault="007A3F68" w:rsidP="006F6491">
      <w:pPr>
        <w:pStyle w:val="Heading2"/>
        <w:tabs>
          <w:tab w:val="clear" w:pos="1836"/>
        </w:tabs>
        <w:ind w:left="1170" w:hanging="1170"/>
        <w:rPr>
          <w:ins w:id="118" w:author="Melissa Lucash" w:date="2014-05-07T14:41:00Z"/>
        </w:rPr>
      </w:pPr>
      <w:bookmarkStart w:id="119" w:name="_Toc387241499"/>
      <w:ins w:id="120" w:author="Melissa Lucash" w:date="2014-05-07T14:41:00Z">
        <w:r>
          <w:t>SpinupMortalit</w:t>
        </w:r>
      </w:ins>
      <w:ins w:id="121" w:author="Melissa Lucash" w:date="2014-05-07T14:43:00Z">
        <w:r>
          <w:t>yFraction</w:t>
        </w:r>
      </w:ins>
      <w:bookmarkEnd w:id="119"/>
    </w:p>
    <w:p w:rsidR="007A3F68" w:rsidRDefault="007A3F68" w:rsidP="007A3F68">
      <w:pPr>
        <w:pStyle w:val="textbody"/>
        <w:rPr>
          <w:ins w:id="122" w:author="Melissa Lucash" w:date="2014-05-07T14:42:00Z"/>
        </w:rPr>
      </w:pPr>
      <w:ins w:id="123" w:author="Melissa Lucash" w:date="2014-05-07T14:41:00Z">
        <w:r>
          <w:t xml:space="preserve">Determines the fraction of mortality that occurs during </w:t>
        </w:r>
      </w:ins>
      <w:ins w:id="124" w:author="Melissa Lucash" w:date="2014-05-07T14:42:00Z">
        <w:r>
          <w:t xml:space="preserve">initialization/ model </w:t>
        </w:r>
      </w:ins>
      <w:ins w:id="125" w:author="Melissa Lucash" w:date="2014-05-07T14:41:00Z">
        <w:r>
          <w:t xml:space="preserve">spin-up.  This </w:t>
        </w:r>
      </w:ins>
      <w:ins w:id="126" w:author="Melissa Lucash" w:date="2014-05-07T14:42:00Z">
        <w:r>
          <w:t xml:space="preserve">can </w:t>
        </w:r>
      </w:ins>
      <w:ins w:id="127" w:author="Melissa Lucash" w:date="2014-05-07T14:44:00Z">
        <w:r>
          <w:t xml:space="preserve">be adjusted to account </w:t>
        </w:r>
      </w:ins>
      <w:ins w:id="128" w:author="Melissa Lucash" w:date="2014-05-07T14:42:00Z">
        <w:r>
          <w:t xml:space="preserve">for the </w:t>
        </w:r>
      </w:ins>
      <w:ins w:id="129" w:author="Melissa Lucash" w:date="2014-05-07T14:44:00Z">
        <w:r>
          <w:t>m</w:t>
        </w:r>
      </w:ins>
      <w:ins w:id="130" w:author="Melissa Lucash" w:date="2014-05-07T14:42:00Z">
        <w:r>
          <w:t>ortality</w:t>
        </w:r>
      </w:ins>
      <w:ins w:id="131" w:author="Melissa Lucash" w:date="2014-05-07T14:44:00Z">
        <w:r>
          <w:t xml:space="preserve"> that would occur </w:t>
        </w:r>
      </w:ins>
      <w:ins w:id="132" w:author="Melissa Lucash" w:date="2014-05-07T14:42:00Z">
        <w:r>
          <w:t xml:space="preserve">during </w:t>
        </w:r>
      </w:ins>
      <w:ins w:id="133" w:author="Melissa Lucash" w:date="2014-05-07T14:44:00Z">
        <w:r>
          <w:t xml:space="preserve">model </w:t>
        </w:r>
      </w:ins>
      <w:ins w:id="134" w:author="Melissa Lucash" w:date="2014-05-07T14:42:00Z">
        <w:r>
          <w:t>initialization (see section 1.4)</w:t>
        </w:r>
      </w:ins>
      <w:ins w:id="135" w:author="Melissa Lucash" w:date="2014-05-07T14:41:00Z">
        <w:r>
          <w:t>.</w:t>
        </w:r>
      </w:ins>
      <w:ins w:id="136" w:author="Melissa Lucash" w:date="2014-05-07T14:43:00Z">
        <w:r>
          <w:t xml:space="preserve">  </w:t>
        </w:r>
      </w:ins>
    </w:p>
    <w:p w:rsidR="00D22C0E" w:rsidRDefault="00D22C0E" w:rsidP="006F6491">
      <w:pPr>
        <w:pStyle w:val="Heading2"/>
        <w:tabs>
          <w:tab w:val="clear" w:pos="1836"/>
        </w:tabs>
        <w:ind w:left="1170" w:hanging="1170"/>
      </w:pPr>
      <w:bookmarkStart w:id="137" w:name="_Toc387241500"/>
      <w:r>
        <w:t>Water Decay Function</w:t>
      </w:r>
      <w:bookmarkEnd w:id="137"/>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7A3F68" w:rsidRDefault="007A3F68" w:rsidP="006F6491">
      <w:pPr>
        <w:pStyle w:val="Heading2"/>
        <w:tabs>
          <w:tab w:val="clear" w:pos="1836"/>
        </w:tabs>
        <w:ind w:left="1170" w:hanging="1170"/>
        <w:rPr>
          <w:ins w:id="138" w:author="Melissa Lucash" w:date="2014-05-07T14:46:00Z"/>
        </w:rPr>
      </w:pPr>
      <w:bookmarkStart w:id="139" w:name="_Toc387241501"/>
      <w:ins w:id="140" w:author="Melissa Lucash" w:date="2014-05-07T14:46:00Z">
        <w:r>
          <w:t>Probability of Establishment Adjustment</w:t>
        </w:r>
        <w:bookmarkEnd w:id="139"/>
        <w:r>
          <w:t xml:space="preserve"> </w:t>
        </w:r>
      </w:ins>
    </w:p>
    <w:p w:rsidR="007A3F68" w:rsidRDefault="007A3F68" w:rsidP="007A3F68">
      <w:pPr>
        <w:pStyle w:val="textbody"/>
        <w:rPr>
          <w:ins w:id="141" w:author="Melissa Lucash" w:date="2014-05-07T14:46:00Z"/>
        </w:rPr>
      </w:pPr>
      <w:commentRangeStart w:id="142"/>
      <w:ins w:id="143" w:author="Melissa Lucash" w:date="2014-05-07T14:46:00Z">
        <w:r>
          <w:t>This optional parameter adjusts the probability of establishment based on the successional time step.</w:t>
        </w:r>
        <w:commentRangeEnd w:id="142"/>
        <w:r>
          <w:rPr>
            <w:rStyle w:val="CommentReference"/>
          </w:rPr>
          <w:commentReference w:id="142"/>
        </w:r>
        <w:r>
          <w:t xml:space="preserve">  </w:t>
        </w:r>
      </w:ins>
      <w:ins w:id="144" w:author="Melissa Lucash" w:date="2014-05-07T14:49:00Z">
        <w:r>
          <w:t>The default value is one; this value is appropriate when the time step is 5 years.</w:t>
        </w:r>
      </w:ins>
    </w:p>
    <w:p w:rsidR="007A3F68" w:rsidRPr="00D22C0E" w:rsidRDefault="007A3F68" w:rsidP="007A3F68">
      <w:pPr>
        <w:pStyle w:val="textbody"/>
        <w:rPr>
          <w:ins w:id="145" w:author="Melissa Lucash" w:date="2014-05-07T14:46:00Z"/>
        </w:rPr>
      </w:pPr>
      <w:ins w:id="146" w:author="Melissa Lucash" w:date="2014-05-07T14:46:00Z">
        <w:r w:rsidRPr="00D22C0E">
          <w:rPr>
            <w:b/>
            <w:i/>
          </w:rPr>
          <w:lastRenderedPageBreak/>
          <w:t>User Tip:</w:t>
        </w:r>
        <w:r>
          <w:t xml:space="preserve">  This </w:t>
        </w:r>
      </w:ins>
      <w:ins w:id="147" w:author="Melissa Lucash" w:date="2014-05-07T14:47:00Z">
        <w:r>
          <w:t>can be</w:t>
        </w:r>
      </w:ins>
      <w:ins w:id="148" w:author="Melissa Lucash" w:date="2014-05-07T14:46:00Z">
        <w:r>
          <w:t xml:space="preserve"> used when changing from one successional time step to another, e.g. changing from a </w:t>
        </w:r>
      </w:ins>
      <w:ins w:id="149" w:author="Melissa Lucash" w:date="2014-05-07T14:48:00Z">
        <w:r>
          <w:t>5</w:t>
        </w:r>
      </w:ins>
      <w:ins w:id="150" w:author="Melissa Lucash" w:date="2014-05-07T14:46:00Z">
        <w:r>
          <w:t xml:space="preserve">-year time step to a </w:t>
        </w:r>
      </w:ins>
      <w:ins w:id="151" w:author="Melissa Lucash" w:date="2014-05-07T14:48:00Z">
        <w:r>
          <w:t>1</w:t>
        </w:r>
      </w:ins>
      <w:ins w:id="152" w:author="Melissa Lucash" w:date="2014-05-07T14:46:00Z">
        <w:r>
          <w:t xml:space="preserve">-year time step.  In this example, if you want 1-year time step values to be equivalent to 5-year time step values, a  value of 0.2 </w:t>
        </w:r>
      </w:ins>
      <w:ins w:id="153" w:author="Melissa Lucash" w:date="2014-05-07T14:48:00Z">
        <w:r>
          <w:t xml:space="preserve">(1/5) </w:t>
        </w:r>
      </w:ins>
      <w:ins w:id="154" w:author="Melissa Lucash" w:date="2014-05-07T14:46:00Z">
        <w:r>
          <w:t>would be appropriate</w:t>
        </w:r>
      </w:ins>
      <w:ins w:id="155" w:author="Melissa Lucash" w:date="2014-05-07T14:48:00Z">
        <w:r>
          <w:t xml:space="preserve"> when using a 1-year time step</w:t>
        </w:r>
      </w:ins>
      <w:ins w:id="156" w:author="Melissa Lucash" w:date="2014-05-07T14:46:00Z">
        <w:r>
          <w:t xml:space="preserve">.  </w:t>
        </w:r>
      </w:ins>
    </w:p>
    <w:p w:rsidR="001A4092" w:rsidRDefault="001A4092" w:rsidP="006F6491">
      <w:pPr>
        <w:pStyle w:val="Heading2"/>
        <w:tabs>
          <w:tab w:val="clear" w:pos="1836"/>
        </w:tabs>
        <w:ind w:left="1170" w:hanging="1170"/>
      </w:pPr>
      <w:bookmarkStart w:id="157" w:name="_Toc387241502"/>
      <w:r>
        <w:t>ANPPMapNames</w:t>
      </w:r>
      <w:bookmarkEnd w:id="157"/>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6F6491">
      <w:pPr>
        <w:pStyle w:val="Heading2"/>
        <w:tabs>
          <w:tab w:val="clear" w:pos="1836"/>
        </w:tabs>
        <w:ind w:left="1170" w:hanging="1170"/>
      </w:pPr>
      <w:bookmarkStart w:id="158" w:name="_Toc387241503"/>
      <w:r>
        <w:t>ANEEMapNames</w:t>
      </w:r>
      <w:bookmarkEnd w:id="158"/>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6F6491">
      <w:pPr>
        <w:pStyle w:val="Heading2"/>
        <w:tabs>
          <w:tab w:val="clear" w:pos="1836"/>
        </w:tabs>
        <w:ind w:left="1170" w:hanging="1170"/>
      </w:pPr>
      <w:bookmarkStart w:id="159" w:name="_Toc387241504"/>
      <w:r>
        <w:t>SoilCarbonMapNames</w:t>
      </w:r>
      <w:bookmarkEnd w:id="159"/>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6F6491">
      <w:pPr>
        <w:pStyle w:val="Heading2"/>
        <w:tabs>
          <w:tab w:val="clear" w:pos="1836"/>
        </w:tabs>
        <w:ind w:left="1170" w:hanging="1170"/>
      </w:pPr>
      <w:bookmarkStart w:id="160" w:name="_Toc387241505"/>
      <w:r>
        <w:t>SoilNitrogenMapNames</w:t>
      </w:r>
      <w:bookmarkEnd w:id="160"/>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DA34CE" w:rsidRDefault="0088260A" w:rsidP="006F6491">
      <w:pPr>
        <w:pStyle w:val="Heading2"/>
        <w:tabs>
          <w:tab w:val="clear" w:pos="1836"/>
        </w:tabs>
        <w:ind w:left="1170" w:hanging="1170"/>
      </w:pPr>
      <w:bookmarkStart w:id="161" w:name="_Toc387238314"/>
      <w:bookmarkStart w:id="162" w:name="_Toc387238315"/>
      <w:bookmarkStart w:id="163" w:name="_Toc387238316"/>
      <w:bookmarkStart w:id="164" w:name="_Toc387241507"/>
      <w:bookmarkEnd w:id="161"/>
      <w:bookmarkEnd w:id="162"/>
      <w:bookmarkEnd w:id="163"/>
      <w:r>
        <w:lastRenderedPageBreak/>
        <w:t>AvailableLight</w:t>
      </w:r>
      <w:r w:rsidR="00A80280">
        <w:t>Biomass</w:t>
      </w:r>
      <w:r w:rsidR="00DA34CE">
        <w:t xml:space="preserve"> Table</w:t>
      </w:r>
      <w:bookmarkEnd w:id="88"/>
      <w:bookmarkEnd w:id="89"/>
      <w:bookmarkEnd w:id="90"/>
      <w:bookmarkEnd w:id="164"/>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6F6491">
      <w:pPr>
        <w:pStyle w:val="Heading3"/>
        <w:tabs>
          <w:tab w:val="clear" w:pos="3870"/>
        </w:tabs>
        <w:ind w:left="1170" w:hanging="1170"/>
      </w:pPr>
      <w:bookmarkStart w:id="165" w:name="_Ref112227719"/>
      <w:bookmarkStart w:id="166" w:name="_Toc112490869"/>
      <w:bookmarkStart w:id="167" w:name="_Toc387241508"/>
      <w:r>
        <w:t>First Row – Ecoregions</w:t>
      </w:r>
      <w:bookmarkEnd w:id="165"/>
      <w:bookmarkEnd w:id="166"/>
      <w:bookmarkEnd w:id="167"/>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6F6491">
      <w:pPr>
        <w:pStyle w:val="Heading3"/>
        <w:tabs>
          <w:tab w:val="clear" w:pos="3870"/>
        </w:tabs>
        <w:ind w:left="1170" w:hanging="1170"/>
      </w:pPr>
      <w:bookmarkStart w:id="168" w:name="_Toc112490871"/>
      <w:bookmarkStart w:id="169" w:name="_Toc387241509"/>
      <w:r>
        <w:t>Available Light</w:t>
      </w:r>
      <w:r w:rsidR="00DA34CE">
        <w:t xml:space="preserve"> Class</w:t>
      </w:r>
      <w:bookmarkEnd w:id="168"/>
      <w:bookmarkEnd w:id="169"/>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6F6491">
      <w:pPr>
        <w:pStyle w:val="Heading3"/>
        <w:tabs>
          <w:tab w:val="clear" w:pos="3870"/>
        </w:tabs>
        <w:ind w:left="1170" w:hanging="1170"/>
      </w:pPr>
      <w:bookmarkStart w:id="170" w:name="_Toc112490872"/>
      <w:bookmarkStart w:id="171" w:name="_Toc387241510"/>
      <w:r>
        <w:t xml:space="preserve">Relative </w:t>
      </w:r>
      <w:r w:rsidR="00DA34CE">
        <w:t>Biomass per Ecoregion</w:t>
      </w:r>
      <w:bookmarkEnd w:id="170"/>
      <w:bookmarkEnd w:id="171"/>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C6C17">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6F6491">
      <w:pPr>
        <w:pStyle w:val="Heading2"/>
        <w:tabs>
          <w:tab w:val="clear" w:pos="1836"/>
        </w:tabs>
        <w:ind w:left="1170" w:hanging="1170"/>
      </w:pPr>
      <w:bookmarkStart w:id="172" w:name="_Toc107735769"/>
      <w:bookmarkStart w:id="173" w:name="_Toc112490873"/>
      <w:bookmarkStart w:id="174" w:name="_Ref140207562"/>
      <w:bookmarkStart w:id="175" w:name="_Toc387241511"/>
      <w:r>
        <w:t>Light</w:t>
      </w:r>
      <w:r w:rsidR="00FD7E4F">
        <w:t>EstablishmentTable</w:t>
      </w:r>
      <w:bookmarkEnd w:id="175"/>
    </w:p>
    <w:p w:rsidR="00CA4149" w:rsidRPr="00CA4149" w:rsidRDefault="00CA4149" w:rsidP="00CA4149">
      <w:pPr>
        <w:pStyle w:val="textbody"/>
      </w:pPr>
      <w:r>
        <w:t xml:space="preserve">Beginning with Biomass Succession (v2), the optional table </w:t>
      </w:r>
      <w:r w:rsidRPr="00CA4149">
        <w:rPr>
          <w:rFonts w:ascii="Courier New" w:hAnsi="Courier New" w:cs="Courier New"/>
        </w:rPr>
        <w:t>SufficientLight</w:t>
      </w:r>
      <w:r>
        <w:t xml:space="preserve"> was added</w:t>
      </w:r>
      <w:r w:rsidR="00FD7E4F">
        <w:t xml:space="preserve">, now named </w:t>
      </w:r>
      <w:r w:rsidR="00FD7E4F" w:rsidRPr="00FD7E4F">
        <w:rPr>
          <w:rFonts w:ascii="Courier New" w:hAnsi="Courier New" w:cs="Courier New"/>
        </w:rPr>
        <w:t>LightEstablishmentTable</w:t>
      </w:r>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w:t>
      </w:r>
      <w:r>
        <w:lastRenderedPageBreak/>
        <w:t>that a mid-tolerant can become established as may be the case in small gaps.</w:t>
      </w:r>
    </w:p>
    <w:p w:rsidR="009625BE" w:rsidRDefault="00EE6DD1" w:rsidP="006F6491">
      <w:pPr>
        <w:pStyle w:val="Heading3"/>
        <w:tabs>
          <w:tab w:val="clear" w:pos="3870"/>
        </w:tabs>
        <w:ind w:left="1170" w:hanging="1170"/>
      </w:pPr>
      <w:bookmarkStart w:id="176" w:name="_Toc387241512"/>
      <w:r>
        <w:t xml:space="preserve">Species </w:t>
      </w:r>
      <w:r w:rsidR="009625BE">
        <w:t xml:space="preserve">Shade </w:t>
      </w:r>
      <w:r>
        <w:t xml:space="preserve">Tolerance </w:t>
      </w:r>
      <w:r w:rsidR="009625BE">
        <w:t>Class</w:t>
      </w:r>
      <w:bookmarkEnd w:id="176"/>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6F6491">
      <w:pPr>
        <w:pStyle w:val="Heading3"/>
        <w:tabs>
          <w:tab w:val="clear" w:pos="3870"/>
        </w:tabs>
        <w:ind w:left="1170" w:hanging="1170"/>
      </w:pPr>
      <w:bookmarkStart w:id="177" w:name="_Toc387241513"/>
      <w:r>
        <w:t>Probability of Establishment, given light conditions</w:t>
      </w:r>
      <w:bookmarkEnd w:id="177"/>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6F6491">
      <w:pPr>
        <w:pStyle w:val="Heading2"/>
        <w:tabs>
          <w:tab w:val="clear" w:pos="1836"/>
        </w:tabs>
        <w:ind w:left="1170" w:hanging="1170"/>
      </w:pPr>
      <w:bookmarkStart w:id="178" w:name="_Toc387241514"/>
      <w:r>
        <w:t>Species</w:t>
      </w:r>
      <w:r w:rsidR="00DA34CE">
        <w:t>Parameters</w:t>
      </w:r>
      <w:bookmarkEnd w:id="172"/>
      <w:r w:rsidR="00DA34CE">
        <w:t xml:space="preserve"> Table</w:t>
      </w:r>
      <w:bookmarkEnd w:id="173"/>
      <w:bookmarkEnd w:id="174"/>
      <w:bookmarkEnd w:id="178"/>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6F6491">
      <w:pPr>
        <w:pStyle w:val="Heading3"/>
        <w:tabs>
          <w:tab w:val="clear" w:pos="3870"/>
        </w:tabs>
        <w:ind w:left="1170" w:hanging="1170"/>
      </w:pPr>
      <w:bookmarkStart w:id="179" w:name="_Toc112490874"/>
      <w:bookmarkStart w:id="180" w:name="_Toc387241515"/>
      <w:r>
        <w:t>Species</w:t>
      </w:r>
      <w:bookmarkEnd w:id="179"/>
      <w:bookmarkEnd w:id="180"/>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6F6491">
      <w:pPr>
        <w:pStyle w:val="Heading3"/>
        <w:tabs>
          <w:tab w:val="clear" w:pos="3870"/>
        </w:tabs>
        <w:ind w:left="1170" w:hanging="1170"/>
      </w:pPr>
      <w:bookmarkStart w:id="181" w:name="_Toc112490875"/>
      <w:bookmarkStart w:id="182" w:name="_Toc387241516"/>
      <w:r>
        <w:t>Functional Type</w:t>
      </w:r>
      <w:bookmarkEnd w:id="182"/>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6F6491">
      <w:pPr>
        <w:pStyle w:val="Heading3"/>
        <w:tabs>
          <w:tab w:val="clear" w:pos="3870"/>
        </w:tabs>
        <w:ind w:left="1170" w:hanging="1170"/>
      </w:pPr>
      <w:bookmarkStart w:id="183" w:name="_Toc387241517"/>
      <w:r>
        <w:t xml:space="preserve">Nitrogen </w:t>
      </w:r>
      <w:r w:rsidR="00F4779F">
        <w:t>Fixers</w:t>
      </w:r>
      <w:bookmarkEnd w:id="183"/>
    </w:p>
    <w:p w:rsidR="00A82A51" w:rsidRPr="00A82A51" w:rsidRDefault="00A82A51" w:rsidP="00A82A51">
      <w:pPr>
        <w:pStyle w:val="textbody"/>
      </w:pPr>
      <w:r w:rsidRPr="00A82A51">
        <w:t xml:space="preserve">This should be either Y or N, depending on whether the species can fix N.  </w:t>
      </w:r>
    </w:p>
    <w:p w:rsidR="00AF75F2" w:rsidRDefault="00AF75F2" w:rsidP="006F6491">
      <w:pPr>
        <w:pStyle w:val="Heading3"/>
        <w:tabs>
          <w:tab w:val="clear" w:pos="3870"/>
        </w:tabs>
        <w:ind w:left="1170" w:hanging="1170"/>
      </w:pPr>
      <w:bookmarkStart w:id="184" w:name="_Toc387241518"/>
      <w:r>
        <w:t>GDD minimum/maximum</w:t>
      </w:r>
      <w:bookmarkEnd w:id="184"/>
    </w:p>
    <w:p w:rsidR="00AF75F2" w:rsidRPr="00AF75F2" w:rsidRDefault="009A3C9D" w:rsidP="00AF75F2">
      <w:pPr>
        <w:pStyle w:val="textbody"/>
      </w:pPr>
      <w:r>
        <w:t>Currently, a 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6F6491">
      <w:pPr>
        <w:pStyle w:val="Heading3"/>
        <w:tabs>
          <w:tab w:val="clear" w:pos="3870"/>
        </w:tabs>
        <w:ind w:left="1170" w:hanging="1170"/>
      </w:pPr>
      <w:bookmarkStart w:id="185" w:name="_Toc387241519"/>
      <w:r>
        <w:t>Minimum January Temperature</w:t>
      </w:r>
      <w:bookmarkEnd w:id="185"/>
    </w:p>
    <w:p w:rsidR="00AF75F2" w:rsidRPr="00AF75F2" w:rsidRDefault="00847579" w:rsidP="00AF75F2">
      <w:pPr>
        <w:pStyle w:val="textbody"/>
      </w:pPr>
      <w:r>
        <w:t xml:space="preserve">A species has a minimum tolerable January temperature (the mean of January nights).  If the stochastically generated January minimum </w:t>
      </w:r>
      <w:r>
        <w:lastRenderedPageBreak/>
        <w:t>temperature is below the minimum, a species cannot establish.  Units:  degrees Celsius.</w:t>
      </w:r>
    </w:p>
    <w:p w:rsidR="00AF75F2" w:rsidRDefault="00AF75F2" w:rsidP="006F6491">
      <w:pPr>
        <w:pStyle w:val="Heading3"/>
        <w:tabs>
          <w:tab w:val="clear" w:pos="3870"/>
        </w:tabs>
        <w:ind w:left="1170" w:hanging="1170"/>
      </w:pPr>
      <w:bookmarkStart w:id="186" w:name="_Toc387241520"/>
      <w:r>
        <w:t>Maximum Allowable Drought</w:t>
      </w:r>
      <w:bookmarkEnd w:id="186"/>
    </w:p>
    <w:p w:rsidR="00847579" w:rsidRPr="00847579" w:rsidRDefault="00847579" w:rsidP="00847579">
      <w:pPr>
        <w:pStyle w:val="textbody"/>
      </w:pPr>
      <w:r>
        <w:t xml:space="preserve">If available water </w:t>
      </w:r>
      <w:del w:id="187" w:author="Megan Creutzburg" w:date="2013-09-23T11:34:00Z">
        <w:r w:rsidDel="005055C9">
          <w:delText xml:space="preserve">follows </w:delText>
        </w:r>
      </w:del>
      <w:ins w:id="188" w:author="Megan Creutzburg" w:date="2013-09-23T11:34:00Z">
        <w:r w:rsidR="005055C9">
          <w:t xml:space="preserve">falls </w:t>
        </w:r>
      </w:ins>
      <w:r>
        <w:t xml:space="preserve">below zero for a percent of the growing season greater than this value, a species cannot establish.  Units:  </w:t>
      </w:r>
      <w:r w:rsidRPr="00B476CA">
        <w:t>fraction of the growing season (0.0 – 1.0).</w:t>
      </w:r>
      <w:ins w:id="189" w:author="Megan Creutzburg" w:date="2013-09-23T11:35:00Z">
        <w:r w:rsidR="005055C9" w:rsidRPr="00B476CA">
          <w:t xml:space="preserve"> </w:t>
        </w:r>
      </w:ins>
      <w:ins w:id="190" w:author="Megan Creutzburg" w:date="2013-10-09T13:38:00Z">
        <w:r w:rsidR="00B476CA">
          <w:t>Lower</w:t>
        </w:r>
      </w:ins>
      <w:ins w:id="191" w:author="Megan Creutzburg" w:date="2013-09-23T11:35:00Z">
        <w:r w:rsidR="005055C9" w:rsidRPr="00B476CA">
          <w:t xml:space="preserve"> values </w:t>
        </w:r>
      </w:ins>
      <w:ins w:id="192" w:author="Megan Creutzburg" w:date="2013-10-09T13:38:00Z">
        <w:r w:rsidR="00B476CA">
          <w:t>indicate</w:t>
        </w:r>
      </w:ins>
      <w:ins w:id="193" w:author="Megan Creutzburg" w:date="2013-10-09T13:37:00Z">
        <w:r w:rsidR="00B476CA" w:rsidRPr="00B476CA">
          <w:t xml:space="preserve"> </w:t>
        </w:r>
        <w:r w:rsidR="00B476CA">
          <w:t>species</w:t>
        </w:r>
      </w:ins>
      <w:ins w:id="194" w:author="Megan Creutzburg" w:date="2013-10-09T13:44:00Z">
        <w:r w:rsidR="003D0B3D">
          <w:t xml:space="preserve"> whose establishment is more sensitive to drought</w:t>
        </w:r>
      </w:ins>
      <w:ins w:id="195" w:author="Megan Creutzburg" w:date="2013-10-09T13:37:00Z">
        <w:r w:rsidR="00B476CA">
          <w:t>.</w:t>
        </w:r>
      </w:ins>
    </w:p>
    <w:p w:rsidR="00DA34CE" w:rsidRDefault="00DA34CE" w:rsidP="006F6491">
      <w:pPr>
        <w:pStyle w:val="Heading3"/>
        <w:tabs>
          <w:tab w:val="clear" w:pos="3870"/>
        </w:tabs>
        <w:ind w:left="1170" w:hanging="1170"/>
      </w:pPr>
      <w:bookmarkStart w:id="196" w:name="_Toc387241521"/>
      <w:r>
        <w:t>Leaf Longevity</w:t>
      </w:r>
      <w:bookmarkEnd w:id="181"/>
      <w:bookmarkEnd w:id="196"/>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6F6491">
      <w:pPr>
        <w:pStyle w:val="Heading3"/>
        <w:tabs>
          <w:tab w:val="clear" w:pos="3870"/>
        </w:tabs>
        <w:ind w:left="1170" w:hanging="1170"/>
      </w:pPr>
      <w:bookmarkStart w:id="197" w:name="_Toc112490878"/>
      <w:bookmarkStart w:id="198" w:name="_Toc107735770"/>
      <w:bookmarkStart w:id="199" w:name="_Toc387241522"/>
      <w:r>
        <w:t>Epicormic resprouting</w:t>
      </w:r>
      <w:bookmarkEnd w:id="199"/>
    </w:p>
    <w:p w:rsidR="0037532A" w:rsidRPr="0037532A" w:rsidRDefault="0037532A" w:rsidP="0037532A">
      <w:pPr>
        <w:pStyle w:val="textbody"/>
      </w:pPr>
      <w:r>
        <w:t>Does the species resprout via epicormic branching following a fire?  Value:  Y/N; yes, no.</w:t>
      </w:r>
    </w:p>
    <w:p w:rsidR="00554CF9" w:rsidRDefault="00554CF9" w:rsidP="006F6491">
      <w:pPr>
        <w:pStyle w:val="Heading3"/>
        <w:tabs>
          <w:tab w:val="clear" w:pos="3870"/>
        </w:tabs>
        <w:ind w:left="1170" w:hanging="1170"/>
      </w:pPr>
      <w:bookmarkStart w:id="200" w:name="_Toc387241523"/>
      <w:r>
        <w:t>Lignin</w:t>
      </w:r>
      <w:r w:rsidR="00BB10E9">
        <w:t>:  Leaf, Fine Root, Wood, Coarse Root</w:t>
      </w:r>
      <w:bookmarkEnd w:id="200"/>
    </w:p>
    <w:p w:rsidR="00554CF9" w:rsidRPr="00554CF9" w:rsidRDefault="00554CF9" w:rsidP="00554CF9">
      <w:pPr>
        <w:pStyle w:val="textbody"/>
      </w:pPr>
      <w:r>
        <w:t xml:space="preserve">The </w:t>
      </w:r>
      <w:del w:id="201" w:author="Megan Creutzburg" w:date="2013-08-08T08:16:00Z">
        <w:r w:rsidDel="007239D2">
          <w:delText xml:space="preserve">percent </w:delText>
        </w:r>
      </w:del>
      <w:ins w:id="202" w:author="Megan Creutzburg" w:date="2013-08-08T08:16:00Z">
        <w:r w:rsidR="007239D2">
          <w:t xml:space="preserve">fraction of </w:t>
        </w:r>
      </w:ins>
      <w:r>
        <w:t xml:space="preserve">lignin </w:t>
      </w:r>
      <w:ins w:id="203" w:author="Megan Creutzburg" w:date="2013-08-08T08:16:00Z">
        <w:r w:rsidR="007239D2">
          <w:t>in each plant component (leaf, fine root, wood</w:t>
        </w:r>
      </w:ins>
      <w:ins w:id="204" w:author="Megan Creutzburg" w:date="2013-08-08T08:17:00Z">
        <w:r w:rsidR="007239D2">
          <w:t>,</w:t>
        </w:r>
      </w:ins>
      <w:ins w:id="205" w:author="Megan Creutzburg" w:date="2013-08-08T08:16:00Z">
        <w:r w:rsidR="007239D2">
          <w:t xml:space="preserve"> and coarse root) </w:t>
        </w:r>
      </w:ins>
      <w:r>
        <w:t xml:space="preserve">per species.  Value:  0.0  </w:t>
      </w:r>
      <w:r w:rsidRPr="00297CB7">
        <w:t xml:space="preserve">≤ decimal </w:t>
      </w:r>
      <w:r>
        <w:t>number ≤ 1</w:t>
      </w:r>
      <w:r w:rsidRPr="00297CB7">
        <w:t>.</w:t>
      </w:r>
      <w:r>
        <w:t>0.</w:t>
      </w:r>
    </w:p>
    <w:p w:rsidR="00BB10E9" w:rsidRDefault="00BB10E9" w:rsidP="006F6491">
      <w:pPr>
        <w:pStyle w:val="Heading3"/>
        <w:tabs>
          <w:tab w:val="clear" w:pos="3870"/>
        </w:tabs>
        <w:ind w:left="1170" w:hanging="1170"/>
      </w:pPr>
      <w:bookmarkStart w:id="206" w:name="_Toc112490876"/>
      <w:bookmarkStart w:id="207" w:name="_Toc387241524"/>
      <w:r>
        <w:t>CN Ratios:  Leaf, Fine Root, Wood, Coarse Root, Litter</w:t>
      </w:r>
      <w:bookmarkEnd w:id="207"/>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6F6491">
      <w:pPr>
        <w:pStyle w:val="Heading2"/>
        <w:tabs>
          <w:tab w:val="clear" w:pos="1836"/>
        </w:tabs>
        <w:ind w:left="1170" w:hanging="1170"/>
      </w:pPr>
      <w:bookmarkStart w:id="208" w:name="_Toc387241525"/>
      <w:r>
        <w:t>Functional Group Parameters</w:t>
      </w:r>
      <w:bookmarkEnd w:id="208"/>
    </w:p>
    <w:p w:rsidR="00564AC6" w:rsidRPr="00564AC6" w:rsidRDefault="00564AC6" w:rsidP="00564AC6">
      <w:pPr>
        <w:pStyle w:val="textbody"/>
      </w:pPr>
      <w:r>
        <w:t xml:space="preserve">These parameters are either not generally resolved to the </w:t>
      </w:r>
      <w:del w:id="209" w:author="Melissa Lucash" w:date="2014-05-07T15:16:00Z">
        <w:r w:rsidDel="00697BDA">
          <w:delText>specific level</w:delText>
        </w:r>
      </w:del>
      <w:ins w:id="210" w:author="Melissa Lucash" w:date="2014-05-07T15:16:00Z">
        <w:r w:rsidR="00697BDA">
          <w:t>level of species</w:t>
        </w:r>
      </w:ins>
      <w:r>
        <w:t xml:space="preserve"> or are similar across genera</w:t>
      </w:r>
      <w:del w:id="211" w:author="Melissa Lucash" w:date="2014-05-07T15:17:00Z">
        <w:r w:rsidDel="00697BDA">
          <w:delText xml:space="preserve"> or species groups</w:delText>
        </w:r>
      </w:del>
      <w:r>
        <w:t>.</w:t>
      </w:r>
      <w:r w:rsidR="00B543CA">
        <w:t xml:space="preserve">  </w:t>
      </w:r>
      <w:r w:rsidR="00B543CA" w:rsidRPr="00B543CA">
        <w:rPr>
          <w:b/>
        </w:rPr>
        <w:t>The number of functional groups cannot exceed 25.</w:t>
      </w:r>
    </w:p>
    <w:p w:rsidR="00564AC6" w:rsidRDefault="00564AC6" w:rsidP="006F6491">
      <w:pPr>
        <w:pStyle w:val="Heading3"/>
        <w:tabs>
          <w:tab w:val="clear" w:pos="3870"/>
        </w:tabs>
        <w:ind w:left="1170" w:hanging="1170"/>
      </w:pPr>
      <w:bookmarkStart w:id="212" w:name="_Toc387241526"/>
      <w:r>
        <w:t>Name</w:t>
      </w:r>
      <w:bookmarkEnd w:id="212"/>
    </w:p>
    <w:p w:rsidR="00564AC6" w:rsidRPr="00564AC6" w:rsidRDefault="00B543CA" w:rsidP="00564AC6">
      <w:pPr>
        <w:pStyle w:val="textbody"/>
      </w:pPr>
      <w:r>
        <w:t>The name is for display purposes only to help users organize the inputs.</w:t>
      </w:r>
    </w:p>
    <w:p w:rsidR="00564AC6" w:rsidRDefault="00564AC6" w:rsidP="006F6491">
      <w:pPr>
        <w:pStyle w:val="Heading3"/>
        <w:tabs>
          <w:tab w:val="clear" w:pos="3870"/>
        </w:tabs>
        <w:ind w:left="1170" w:hanging="1170"/>
      </w:pPr>
      <w:bookmarkStart w:id="213" w:name="_Toc387241527"/>
      <w:r>
        <w:lastRenderedPageBreak/>
        <w:t>Functional Type</w:t>
      </w:r>
      <w:bookmarkEnd w:id="213"/>
    </w:p>
    <w:p w:rsidR="00B543CA" w:rsidRPr="00B543CA" w:rsidRDefault="00B543CA" w:rsidP="00B543CA">
      <w:pPr>
        <w:pStyle w:val="textbody"/>
      </w:pPr>
      <w:r>
        <w:t>An index to the species table.</w:t>
      </w:r>
    </w:p>
    <w:p w:rsidR="00635958" w:rsidRDefault="00635958" w:rsidP="006F6491">
      <w:pPr>
        <w:pStyle w:val="Heading3"/>
        <w:tabs>
          <w:tab w:val="clear" w:pos="3870"/>
        </w:tabs>
        <w:ind w:left="1170" w:hanging="1170"/>
      </w:pPr>
      <w:bookmarkStart w:id="214" w:name="_Toc387241528"/>
      <w:r>
        <w:t>PPDF:  1, 2, 3, 4</w:t>
      </w:r>
      <w:bookmarkEnd w:id="214"/>
    </w:p>
    <w:p w:rsidR="00963E06" w:rsidRPr="00B944DA" w:rsidRDefault="00B543CA" w:rsidP="00B543CA">
      <w:pPr>
        <w:pStyle w:val="textbody"/>
        <w:rPr>
          <w:ins w:id="215" w:author="Megan Creutzburg" w:date="2013-08-08T08:18:00Z"/>
        </w:rPr>
      </w:pPr>
      <w:r>
        <w:t xml:space="preserve">These four parameters define a temperature growth curve.  </w:t>
      </w:r>
      <w:ins w:id="216" w:author="Megan Creutzburg" w:date="2013-08-08T08:18:00Z">
        <w:r w:rsidR="00963E06">
          <w:t xml:space="preserve">From the Century </w:t>
        </w:r>
      </w:ins>
      <w:ins w:id="217" w:author="Megan Creutzburg" w:date="2013-08-08T08:21:00Z">
        <w:r w:rsidR="00963E06">
          <w:t xml:space="preserve">4.5 </w:t>
        </w:r>
      </w:ins>
      <w:ins w:id="218" w:author="Megan Creutzburg" w:date="2013-08-08T08:18:00Z">
        <w:r w:rsidR="00963E06">
          <w:t>manual</w:t>
        </w:r>
      </w:ins>
      <w:ins w:id="219" w:author="Megan Creutzburg" w:date="2013-08-08T08:20:00Z">
        <w:r w:rsidR="00963E06">
          <w:t xml:space="preserve"> </w:t>
        </w:r>
        <w:r w:rsidR="00963E06" w:rsidRPr="00963E06">
          <w:t>(</w:t>
        </w:r>
        <w:r w:rsidR="00963E06" w:rsidRPr="004C049D">
          <w:t>http://www.nrel.colostate.edu/projects/century/manual4/man96.html)</w:t>
        </w:r>
      </w:ins>
      <w:ins w:id="220" w:author="Megan Creutzburg" w:date="2013-08-08T08:18:00Z">
        <w:r w:rsidR="00963E06" w:rsidRPr="00B944DA">
          <w:t>:</w:t>
        </w:r>
      </w:ins>
    </w:p>
    <w:p w:rsidR="00963E06" w:rsidRPr="00963E06" w:rsidRDefault="00963E06" w:rsidP="00963E06">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21" w:author="Megan Creutzburg" w:date="2013-08-08T08:18:00Z"/>
          <w:rFonts w:ascii="Times New Roman" w:eastAsia="Times New Roman" w:hAnsi="Times New Roman" w:cs="Times New Roman"/>
          <w:sz w:val="24"/>
          <w:szCs w:val="24"/>
          <w:rPrChange w:id="222" w:author="Megan Creutzburg" w:date="2013-08-08T08:22:00Z">
            <w:rPr>
              <w:ins w:id="223" w:author="Megan Creutzburg" w:date="2013-08-08T08:18:00Z"/>
              <w:rFonts w:eastAsia="Times New Roman" w:cs="Arial"/>
            </w:rPr>
          </w:rPrChange>
        </w:rPr>
      </w:pPr>
      <w:ins w:id="224" w:author="Megan Creutzburg" w:date="2013-08-08T08:18:00Z">
        <w:r w:rsidRPr="00963E06">
          <w:rPr>
            <w:rFonts w:ascii="Times New Roman" w:eastAsia="Times New Roman" w:hAnsi="Times New Roman" w:cs="Times New Roman"/>
            <w:sz w:val="24"/>
            <w:szCs w:val="24"/>
            <w:rPrChange w:id="225" w:author="Megan Creutzburg" w:date="2013-08-08T08:22:00Z">
              <w:rPr>
                <w:rFonts w:eastAsia="Times New Roman" w:cs="Arial"/>
              </w:rPr>
            </w:rPrChange>
          </w:rPr>
          <w:t>ppdf(1)- optimum temperature for production for parameterization of a Poisson Density Function curve to simulate temperature effect on growth</w:t>
        </w:r>
      </w:ins>
    </w:p>
    <w:p w:rsidR="00963E06" w:rsidRPr="00963E06" w:rsidRDefault="00963E06" w:rsidP="00963E06">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26" w:author="Megan Creutzburg" w:date="2013-08-08T08:18:00Z"/>
          <w:rFonts w:ascii="Times New Roman" w:eastAsia="Times New Roman" w:hAnsi="Times New Roman" w:cs="Times New Roman"/>
          <w:sz w:val="24"/>
          <w:szCs w:val="24"/>
          <w:rPrChange w:id="227" w:author="Megan Creutzburg" w:date="2013-08-08T08:22:00Z">
            <w:rPr>
              <w:ins w:id="228" w:author="Megan Creutzburg" w:date="2013-08-08T08:18:00Z"/>
              <w:rFonts w:eastAsia="Times New Roman" w:cs="Arial"/>
            </w:rPr>
          </w:rPrChange>
        </w:rPr>
      </w:pPr>
      <w:ins w:id="229" w:author="Megan Creutzburg" w:date="2013-08-08T08:18:00Z">
        <w:r w:rsidRPr="00963E06">
          <w:rPr>
            <w:rFonts w:ascii="Times New Roman" w:eastAsia="Times New Roman" w:hAnsi="Times New Roman" w:cs="Times New Roman"/>
            <w:sz w:val="24"/>
            <w:szCs w:val="24"/>
            <w:rPrChange w:id="230" w:author="Megan Creutzburg" w:date="2013-08-08T08:22:00Z">
              <w:rPr>
                <w:rFonts w:eastAsia="Times New Roman" w:cs="Arial"/>
              </w:rPr>
            </w:rPrChange>
          </w:rPr>
          <w:t>ppdf(2) - maximum temperature for production for parameterization of a Poisson Density Function curve to simulate temperature effect on growth</w:t>
        </w:r>
      </w:ins>
    </w:p>
    <w:p w:rsidR="00963E06" w:rsidRPr="00963E06" w:rsidRDefault="00963E06" w:rsidP="00963E06">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31" w:author="Megan Creutzburg" w:date="2013-08-08T08:18:00Z"/>
          <w:rFonts w:ascii="Times New Roman" w:eastAsia="Times New Roman" w:hAnsi="Times New Roman" w:cs="Times New Roman"/>
          <w:sz w:val="24"/>
          <w:szCs w:val="24"/>
          <w:rPrChange w:id="232" w:author="Megan Creutzburg" w:date="2013-08-08T08:22:00Z">
            <w:rPr>
              <w:ins w:id="233" w:author="Megan Creutzburg" w:date="2013-08-08T08:18:00Z"/>
              <w:rFonts w:eastAsia="Times New Roman" w:cs="Arial"/>
            </w:rPr>
          </w:rPrChange>
        </w:rPr>
      </w:pPr>
      <w:ins w:id="234" w:author="Megan Creutzburg" w:date="2013-08-08T08:18:00Z">
        <w:r w:rsidRPr="00963E06">
          <w:rPr>
            <w:rFonts w:ascii="Times New Roman" w:eastAsia="Times New Roman" w:hAnsi="Times New Roman" w:cs="Times New Roman"/>
            <w:sz w:val="24"/>
            <w:szCs w:val="24"/>
            <w:rPrChange w:id="235" w:author="Megan Creutzburg" w:date="2013-08-08T08:22:00Z">
              <w:rPr>
                <w:rFonts w:eastAsia="Times New Roman" w:cs="Arial"/>
              </w:rPr>
            </w:rPrChange>
          </w:rPr>
          <w:t>ppdf(3) - left curve shape for parameterization of a Poisson Density Function curve to simulate temperature effect on growth</w:t>
        </w:r>
      </w:ins>
    </w:p>
    <w:p w:rsidR="00963E06" w:rsidRPr="00963E06" w:rsidRDefault="00963E06" w:rsidP="00963E06">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36" w:author="Megan Creutzburg" w:date="2013-08-08T08:18:00Z"/>
          <w:rFonts w:ascii="Times New Roman" w:eastAsia="Times New Roman" w:hAnsi="Times New Roman" w:cs="Times New Roman"/>
          <w:sz w:val="24"/>
          <w:szCs w:val="24"/>
          <w:rPrChange w:id="237" w:author="Megan Creutzburg" w:date="2013-08-08T08:22:00Z">
            <w:rPr>
              <w:ins w:id="238" w:author="Megan Creutzburg" w:date="2013-08-08T08:18:00Z"/>
              <w:rFonts w:eastAsia="Times New Roman" w:cs="Arial"/>
            </w:rPr>
          </w:rPrChange>
        </w:rPr>
      </w:pPr>
      <w:ins w:id="239" w:author="Megan Creutzburg" w:date="2013-08-08T08:18:00Z">
        <w:r w:rsidRPr="00963E06">
          <w:rPr>
            <w:rFonts w:ascii="Times New Roman" w:eastAsia="Times New Roman" w:hAnsi="Times New Roman" w:cs="Times New Roman"/>
            <w:sz w:val="24"/>
            <w:szCs w:val="24"/>
            <w:rPrChange w:id="240" w:author="Megan Creutzburg" w:date="2013-08-08T08:22:00Z">
              <w:rPr>
                <w:rFonts w:eastAsia="Times New Roman" w:cs="Arial"/>
              </w:rPr>
            </w:rPrChange>
          </w:rPr>
          <w:t>ppdf(4) - right curve shape for parameterization of a Poisson Density Function curve to simulate temperature effect on growth</w:t>
        </w:r>
      </w:ins>
    </w:p>
    <w:p w:rsidR="00B543CA" w:rsidRPr="00B543CA" w:rsidRDefault="00B543CA" w:rsidP="00B543CA">
      <w:pPr>
        <w:pStyle w:val="textbody"/>
      </w:pPr>
      <w:del w:id="241" w:author="Megan Creutzburg" w:date="2013-08-08T08:18:00Z">
        <w:r w:rsidDel="00963E06">
          <w:delText xml:space="preserve">For definitions, see the Century 4.5 help files </w:delText>
        </w:r>
      </w:del>
      <w:del w:id="242" w:author="Megan Creutzburg" w:date="2013-08-08T08:20:00Z">
        <w:r w:rsidDel="00963E06">
          <w:delText>(</w:delText>
        </w:r>
        <w:r w:rsidR="00134C10" w:rsidRPr="00134C10" w:rsidDel="00963E06">
          <w:delText>http://www.nrel.colostate.edu/projects/century/manual4/man96.html</w:delText>
        </w:r>
        <w:r w:rsidDel="00963E06">
          <w:delText>)</w:delText>
        </w:r>
      </w:del>
      <w:del w:id="243" w:author="Megan Creutzburg" w:date="2013-08-08T08:18:00Z">
        <w:r w:rsidDel="00963E06">
          <w:delText>.</w:delText>
        </w:r>
      </w:del>
    </w:p>
    <w:p w:rsidR="00635958" w:rsidRDefault="00635958" w:rsidP="006F6491">
      <w:pPr>
        <w:pStyle w:val="Heading3"/>
        <w:tabs>
          <w:tab w:val="clear" w:pos="3870"/>
        </w:tabs>
        <w:ind w:left="1170" w:hanging="1170"/>
      </w:pPr>
      <w:bookmarkStart w:id="244" w:name="_Toc387241529"/>
      <w:r>
        <w:t>FRAC</w:t>
      </w:r>
      <w:r w:rsidR="00B543CA">
        <w:t>leaf</w:t>
      </w:r>
      <w:bookmarkEnd w:id="244"/>
    </w:p>
    <w:p w:rsidR="00B543CA" w:rsidRDefault="00B543CA" w:rsidP="00B543CA">
      <w:pPr>
        <w:pStyle w:val="textbody"/>
      </w:pPr>
      <w:r>
        <w:t>The fraction of aboveground net primary productivity that is allocated to leaves.  Units:  fraction of ANPP (0.0 – 1.0).</w:t>
      </w:r>
    </w:p>
    <w:p w:rsidR="008D540B" w:rsidRPr="00B543CA" w:rsidRDefault="008D540B" w:rsidP="00B543CA">
      <w:pPr>
        <w:pStyle w:val="textbody"/>
      </w:pPr>
    </w:p>
    <w:p w:rsidR="00635958" w:rsidRDefault="00635958" w:rsidP="006F6491">
      <w:pPr>
        <w:pStyle w:val="Heading3"/>
        <w:tabs>
          <w:tab w:val="clear" w:pos="3870"/>
        </w:tabs>
        <w:ind w:left="1170" w:hanging="1170"/>
      </w:pPr>
      <w:bookmarkStart w:id="245" w:name="_Toc387241530"/>
      <w:r>
        <w:t>BTOLAI, KLAI, MAXLAI</w:t>
      </w:r>
      <w:bookmarkEnd w:id="245"/>
    </w:p>
    <w:p w:rsidR="00963E06" w:rsidRPr="00963E06" w:rsidRDefault="00A47074" w:rsidP="00A47074">
      <w:pPr>
        <w:pStyle w:val="textbody"/>
        <w:rPr>
          <w:ins w:id="246" w:author="Megan Creutzburg" w:date="2013-08-08T08:18:00Z"/>
        </w:rPr>
      </w:pPr>
      <w:r>
        <w:t xml:space="preserve">These three parameters determine how LAI is calculated which subsequently limits growth. </w:t>
      </w:r>
      <w:r w:rsidR="00C310FD">
        <w:t xml:space="preserve"> Therefore these parameters help determine the initial rate of growth in the landscape.  </w:t>
      </w:r>
      <w:ins w:id="247" w:author="Megan Creutzburg" w:date="2013-08-08T08:20:00Z">
        <w:r w:rsidR="00963E06">
          <w:t xml:space="preserve">From the Century 4.5 manual </w:t>
        </w:r>
        <w:r w:rsidR="00963E06" w:rsidRPr="00963E06">
          <w:t>(http://www.nrel.colostate.edu/projects/century/manual4/man96.html):</w:t>
        </w:r>
      </w:ins>
    </w:p>
    <w:p w:rsidR="00963E06" w:rsidRPr="00963E06" w:rsidRDefault="00963E06" w:rsidP="00963E06">
      <w:pPr>
        <w:pStyle w:val="HTMLPreformatted"/>
        <w:numPr>
          <w:ilvl w:val="0"/>
          <w:numId w:val="9"/>
        </w:numPr>
        <w:rPr>
          <w:ins w:id="248" w:author="Megan Creutzburg" w:date="2013-08-08T08:19:00Z"/>
          <w:rFonts w:ascii="Times New Roman" w:hAnsi="Times New Roman" w:cs="Times New Roman"/>
          <w:sz w:val="24"/>
          <w:szCs w:val="24"/>
          <w:rPrChange w:id="249" w:author="Megan Creutzburg" w:date="2013-08-08T08:22:00Z">
            <w:rPr>
              <w:ins w:id="250" w:author="Megan Creutzburg" w:date="2013-08-08T08:19:00Z"/>
              <w:rFonts w:asciiTheme="minorHAnsi" w:hAnsiTheme="minorHAnsi" w:cs="Arial"/>
              <w:sz w:val="22"/>
              <w:szCs w:val="22"/>
            </w:rPr>
          </w:rPrChange>
        </w:rPr>
      </w:pPr>
      <w:ins w:id="251" w:author="Megan Creutzburg" w:date="2013-08-08T08:19:00Z">
        <w:r w:rsidRPr="00963E06">
          <w:rPr>
            <w:rFonts w:ascii="Times New Roman" w:hAnsi="Times New Roman" w:cs="Times New Roman"/>
            <w:sz w:val="24"/>
            <w:szCs w:val="24"/>
            <w:rPrChange w:id="252" w:author="Megan Creutzburg" w:date="2013-08-08T08:22:00Z">
              <w:rPr>
                <w:rFonts w:asciiTheme="minorHAnsi" w:hAnsiTheme="minorHAnsi" w:cs="Arial"/>
                <w:sz w:val="22"/>
                <w:szCs w:val="22"/>
              </w:rPr>
            </w:rPrChange>
          </w:rPr>
          <w:t>BTOLAI - biomass to leaf area index (LAI) conversion factor for trees</w:t>
        </w:r>
      </w:ins>
    </w:p>
    <w:p w:rsidR="00963E06" w:rsidRPr="00963E06" w:rsidRDefault="00963E06" w:rsidP="00963E06">
      <w:pPr>
        <w:pStyle w:val="HTMLPreformatted"/>
        <w:numPr>
          <w:ilvl w:val="0"/>
          <w:numId w:val="9"/>
        </w:numPr>
        <w:rPr>
          <w:ins w:id="253" w:author="Megan Creutzburg" w:date="2013-08-08T08:19:00Z"/>
          <w:rFonts w:ascii="Times New Roman" w:hAnsi="Times New Roman" w:cs="Times New Roman"/>
          <w:sz w:val="24"/>
          <w:szCs w:val="24"/>
          <w:rPrChange w:id="254" w:author="Megan Creutzburg" w:date="2013-08-08T08:22:00Z">
            <w:rPr>
              <w:ins w:id="255" w:author="Megan Creutzburg" w:date="2013-08-08T08:19:00Z"/>
              <w:rFonts w:asciiTheme="minorHAnsi" w:hAnsiTheme="minorHAnsi" w:cs="Arial"/>
              <w:sz w:val="22"/>
              <w:szCs w:val="22"/>
            </w:rPr>
          </w:rPrChange>
        </w:rPr>
      </w:pPr>
      <w:ins w:id="256" w:author="Megan Creutzburg" w:date="2013-08-08T08:20:00Z">
        <w:r w:rsidRPr="00963E06">
          <w:rPr>
            <w:rFonts w:ascii="Times New Roman" w:hAnsi="Times New Roman" w:cs="Times New Roman"/>
            <w:sz w:val="24"/>
            <w:szCs w:val="24"/>
            <w:rPrChange w:id="257" w:author="Megan Creutzburg" w:date="2013-08-08T08:22:00Z">
              <w:rPr>
                <w:rFonts w:asciiTheme="minorHAnsi" w:hAnsiTheme="minorHAnsi" w:cs="Arial"/>
                <w:sz w:val="22"/>
                <w:szCs w:val="22"/>
              </w:rPr>
            </w:rPrChange>
          </w:rPr>
          <w:t>KLAI</w:t>
        </w:r>
      </w:ins>
      <w:ins w:id="258" w:author="Megan Creutzburg" w:date="2013-08-08T08:19:00Z">
        <w:r w:rsidRPr="00963E06">
          <w:rPr>
            <w:rFonts w:ascii="Times New Roman" w:hAnsi="Times New Roman" w:cs="Times New Roman"/>
            <w:sz w:val="24"/>
            <w:szCs w:val="24"/>
            <w:rPrChange w:id="259" w:author="Megan Creutzburg" w:date="2013-08-08T08:22:00Z">
              <w:rPr>
                <w:rFonts w:asciiTheme="minorHAnsi" w:hAnsiTheme="minorHAnsi" w:cs="Arial"/>
                <w:sz w:val="22"/>
                <w:szCs w:val="22"/>
              </w:rPr>
            </w:rPrChange>
          </w:rPr>
          <w:t xml:space="preserve"> - large wood mass (g C/m</w:t>
        </w:r>
        <w:r w:rsidRPr="006C2A14">
          <w:rPr>
            <w:rFonts w:ascii="Times New Roman" w:hAnsi="Times New Roman" w:cs="Times New Roman"/>
            <w:sz w:val="24"/>
            <w:szCs w:val="24"/>
            <w:vertAlign w:val="superscript"/>
            <w:rPrChange w:id="260" w:author="Megan Creutzburg" w:date="2013-08-08T08:23:00Z">
              <w:rPr>
                <w:rFonts w:asciiTheme="minorHAnsi" w:hAnsiTheme="minorHAnsi" w:cs="Arial"/>
                <w:sz w:val="22"/>
                <w:szCs w:val="22"/>
              </w:rPr>
            </w:rPrChange>
          </w:rPr>
          <w:t>2</w:t>
        </w:r>
        <w:r w:rsidRPr="00963E06">
          <w:rPr>
            <w:rFonts w:ascii="Times New Roman" w:hAnsi="Times New Roman" w:cs="Times New Roman"/>
            <w:sz w:val="24"/>
            <w:szCs w:val="24"/>
            <w:rPrChange w:id="261" w:author="Megan Creutzburg" w:date="2013-08-08T08:22:00Z">
              <w:rPr>
                <w:rFonts w:asciiTheme="minorHAnsi" w:hAnsiTheme="minorHAnsi" w:cs="Arial"/>
                <w:sz w:val="22"/>
                <w:szCs w:val="22"/>
              </w:rPr>
            </w:rPrChange>
          </w:rPr>
          <w:t xml:space="preserve">) at which half of theoretical maximum leaf area </w:t>
        </w:r>
        <w:r w:rsidRPr="00963E06">
          <w:rPr>
            <w:rFonts w:ascii="Times New Roman" w:hAnsi="Times New Roman" w:cs="Times New Roman"/>
            <w:sz w:val="24"/>
            <w:szCs w:val="24"/>
            <w:rPrChange w:id="262" w:author="Megan Creutzburg" w:date="2013-08-08T08:22:00Z">
              <w:rPr>
                <w:rStyle w:val="Hyperlink"/>
                <w:rFonts w:asciiTheme="minorHAnsi" w:hAnsiTheme="minorHAnsi" w:cs="Arial"/>
                <w:sz w:val="22"/>
                <w:szCs w:val="22"/>
              </w:rPr>
            </w:rPrChange>
          </w:rPr>
          <w:fldChar w:fldCharType="begin"/>
        </w:r>
        <w:r w:rsidRPr="00963E06">
          <w:rPr>
            <w:rFonts w:ascii="Times New Roman" w:hAnsi="Times New Roman" w:cs="Times New Roman"/>
            <w:sz w:val="24"/>
            <w:szCs w:val="24"/>
            <w:rPrChange w:id="263" w:author="Megan Creutzburg" w:date="2013-08-08T08:22:00Z">
              <w:rPr/>
            </w:rPrChange>
          </w:rPr>
          <w:instrText xml:space="preserve"> HYPERLINK "http://www.nrel.colostate.edu/projects/century/manual4/man96.html" \l "MAXLAI" </w:instrText>
        </w:r>
        <w:r w:rsidRPr="00963E06">
          <w:rPr>
            <w:rFonts w:ascii="Times New Roman" w:hAnsi="Times New Roman" w:cs="Times New Roman"/>
            <w:sz w:val="24"/>
            <w:szCs w:val="24"/>
            <w:rPrChange w:id="264" w:author="Megan Creutzburg" w:date="2013-08-08T08:22:00Z">
              <w:rPr>
                <w:rStyle w:val="Hyperlink"/>
                <w:rFonts w:asciiTheme="minorHAnsi" w:hAnsiTheme="minorHAnsi" w:cs="Arial"/>
                <w:sz w:val="22"/>
                <w:szCs w:val="22"/>
              </w:rPr>
            </w:rPrChange>
          </w:rPr>
          <w:fldChar w:fldCharType="separate"/>
        </w:r>
        <w:r w:rsidRPr="00963E06">
          <w:rPr>
            <w:rStyle w:val="Hyperlink"/>
            <w:rFonts w:ascii="Times New Roman" w:hAnsi="Times New Roman"/>
            <w:sz w:val="24"/>
            <w:szCs w:val="24"/>
            <w:rPrChange w:id="265" w:author="Megan Creutzburg" w:date="2013-08-08T08:22:00Z">
              <w:rPr>
                <w:rStyle w:val="Hyperlink"/>
                <w:rFonts w:asciiTheme="minorHAnsi" w:hAnsiTheme="minorHAnsi" w:cs="Arial"/>
                <w:sz w:val="22"/>
                <w:szCs w:val="22"/>
              </w:rPr>
            </w:rPrChange>
          </w:rPr>
          <w:t>(maxlai)</w:t>
        </w:r>
        <w:r w:rsidRPr="00963E06">
          <w:rPr>
            <w:rStyle w:val="Hyperlink"/>
            <w:rFonts w:ascii="Times New Roman" w:hAnsi="Times New Roman"/>
            <w:sz w:val="24"/>
            <w:szCs w:val="24"/>
            <w:rPrChange w:id="266" w:author="Megan Creutzburg" w:date="2013-08-08T08:22:00Z">
              <w:rPr>
                <w:rStyle w:val="Hyperlink"/>
                <w:rFonts w:asciiTheme="minorHAnsi" w:hAnsiTheme="minorHAnsi" w:cs="Arial"/>
                <w:sz w:val="22"/>
                <w:szCs w:val="22"/>
              </w:rPr>
            </w:rPrChange>
          </w:rPr>
          <w:fldChar w:fldCharType="end"/>
        </w:r>
        <w:r w:rsidRPr="00963E06">
          <w:rPr>
            <w:rFonts w:ascii="Times New Roman" w:hAnsi="Times New Roman" w:cs="Times New Roman"/>
            <w:sz w:val="24"/>
            <w:szCs w:val="24"/>
            <w:rPrChange w:id="267" w:author="Megan Creutzburg" w:date="2013-08-08T08:22:00Z">
              <w:rPr>
                <w:rFonts w:asciiTheme="minorHAnsi" w:hAnsiTheme="minorHAnsi" w:cs="Arial"/>
                <w:sz w:val="22"/>
                <w:szCs w:val="22"/>
              </w:rPr>
            </w:rPrChange>
          </w:rPr>
          <w:t xml:space="preserve"> is achieved</w:t>
        </w:r>
        <w:bookmarkStart w:id="268" w:name="MAXLAI"/>
      </w:ins>
    </w:p>
    <w:bookmarkEnd w:id="268"/>
    <w:p w:rsidR="00963E06" w:rsidRPr="00963E06" w:rsidRDefault="00963E06" w:rsidP="00963E06">
      <w:pPr>
        <w:pStyle w:val="HTMLPreformatted"/>
        <w:numPr>
          <w:ilvl w:val="0"/>
          <w:numId w:val="9"/>
        </w:numPr>
        <w:rPr>
          <w:ins w:id="269" w:author="Megan Creutzburg" w:date="2013-08-08T08:19:00Z"/>
          <w:rFonts w:ascii="Times New Roman" w:hAnsi="Times New Roman" w:cs="Times New Roman"/>
          <w:sz w:val="24"/>
          <w:szCs w:val="24"/>
          <w:rPrChange w:id="270" w:author="Megan Creutzburg" w:date="2013-08-08T08:22:00Z">
            <w:rPr>
              <w:ins w:id="271" w:author="Megan Creutzburg" w:date="2013-08-08T08:19:00Z"/>
              <w:rFonts w:asciiTheme="minorHAnsi" w:hAnsiTheme="minorHAnsi" w:cs="Arial"/>
              <w:sz w:val="22"/>
              <w:szCs w:val="22"/>
            </w:rPr>
          </w:rPrChange>
        </w:rPr>
      </w:pPr>
      <w:commentRangeStart w:id="272"/>
      <w:ins w:id="273" w:author="Megan Creutzburg" w:date="2013-08-08T08:20:00Z">
        <w:r w:rsidRPr="00963E06">
          <w:rPr>
            <w:rFonts w:ascii="Times New Roman" w:hAnsi="Times New Roman" w:cs="Times New Roman"/>
            <w:sz w:val="24"/>
            <w:szCs w:val="24"/>
            <w:rPrChange w:id="274" w:author="Megan Creutzburg" w:date="2013-08-08T08:22:00Z">
              <w:rPr>
                <w:rFonts w:asciiTheme="minorHAnsi" w:hAnsiTheme="minorHAnsi" w:cs="Arial"/>
                <w:sz w:val="22"/>
                <w:szCs w:val="22"/>
              </w:rPr>
            </w:rPrChange>
          </w:rPr>
          <w:t>MAXLAI</w:t>
        </w:r>
      </w:ins>
      <w:ins w:id="275" w:author="Megan Creutzburg" w:date="2013-08-08T08:19:00Z">
        <w:r w:rsidRPr="00963E06">
          <w:rPr>
            <w:rFonts w:ascii="Times New Roman" w:hAnsi="Times New Roman" w:cs="Times New Roman"/>
            <w:sz w:val="24"/>
            <w:szCs w:val="24"/>
            <w:rPrChange w:id="276" w:author="Megan Creutzburg" w:date="2013-08-08T08:22:00Z">
              <w:rPr>
                <w:rFonts w:asciiTheme="minorHAnsi" w:hAnsiTheme="minorHAnsi" w:cs="Arial"/>
                <w:sz w:val="22"/>
                <w:szCs w:val="22"/>
              </w:rPr>
            </w:rPrChange>
          </w:rPr>
          <w:t xml:space="preserve"> - theoretical maximum leaf area index achieved in a mature forest</w:t>
        </w:r>
      </w:ins>
      <w:commentRangeEnd w:id="272"/>
      <w:ins w:id="277" w:author="Megan Creutzburg" w:date="2013-08-08T08:23:00Z">
        <w:r w:rsidR="006C2A14">
          <w:rPr>
            <w:rStyle w:val="CommentReference"/>
            <w:rFonts w:ascii="Times New Roman" w:hAnsi="Times New Roman"/>
          </w:rPr>
          <w:commentReference w:id="272"/>
        </w:r>
      </w:ins>
    </w:p>
    <w:p w:rsidR="00A47074" w:rsidRP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rsidR="00635958" w:rsidRDefault="00635958" w:rsidP="006F6491">
      <w:pPr>
        <w:pStyle w:val="Heading3"/>
        <w:tabs>
          <w:tab w:val="clear" w:pos="3870"/>
        </w:tabs>
        <w:ind w:left="1170" w:hanging="1170"/>
      </w:pPr>
      <w:bookmarkStart w:id="278" w:name="_Toc387241531"/>
      <w:r>
        <w:t>PPRPTS2, PPRPTS3</w:t>
      </w:r>
      <w:bookmarkEnd w:id="278"/>
    </w:p>
    <w:p w:rsidR="00A47074" w:rsidRPr="006C2A14" w:rsidRDefault="00A47074" w:rsidP="00A47074">
      <w:pPr>
        <w:pStyle w:val="textbody"/>
        <w:rPr>
          <w:ins w:id="279" w:author="Megan Creutzburg" w:date="2013-08-08T08:21:00Z"/>
        </w:rPr>
      </w:pPr>
      <w:r>
        <w:t xml:space="preserve">These two parameters determine growth sensitivity to low available water, e.g., drought conditions.  </w:t>
      </w:r>
      <w:del w:id="280" w:author="Megan Creutzburg" w:date="2013-08-08T08:21:00Z">
        <w:r w:rsidDel="00963E06">
          <w:delText>For definitions, see the</w:delText>
        </w:r>
      </w:del>
      <w:ins w:id="281" w:author="Megan Creutzburg" w:date="2013-08-08T08:21:00Z">
        <w:r w:rsidR="00963E06">
          <w:t>From the</w:t>
        </w:r>
      </w:ins>
      <w:r>
        <w:t xml:space="preserve"> Century 4.5 </w:t>
      </w:r>
      <w:del w:id="282" w:author="Megan Creutzburg" w:date="2013-08-08T08:21:00Z">
        <w:r w:rsidR="0042646D" w:rsidDel="00963E06">
          <w:delText xml:space="preserve">on-line </w:delText>
        </w:r>
      </w:del>
      <w:r w:rsidR="0042646D">
        <w:t>manual</w:t>
      </w:r>
      <w:r>
        <w:t xml:space="preserve"> </w:t>
      </w:r>
      <w:r w:rsidR="0042646D">
        <w:t>(</w:t>
      </w:r>
      <w:r w:rsidR="0042646D" w:rsidRPr="00134C10">
        <w:t>http://www.nrel.colostate.edu/projects/century/manual4/man96.html</w:t>
      </w:r>
      <w:del w:id="283" w:author="Megan Creutzburg" w:date="2013-08-08T08:21:00Z">
        <w:r w:rsidR="0042646D" w:rsidRPr="00963E06" w:rsidDel="00963E06">
          <w:delText>)</w:delText>
        </w:r>
        <w:r w:rsidRPr="00963E06" w:rsidDel="00963E06">
          <w:delText>.</w:delText>
        </w:r>
      </w:del>
      <w:ins w:id="284" w:author="Megan Creutzburg" w:date="2013-08-08T08:21:00Z">
        <w:r w:rsidR="00963E06" w:rsidRPr="006C2A14">
          <w:t>):</w:t>
        </w:r>
      </w:ins>
    </w:p>
    <w:p w:rsidR="00963E06" w:rsidRPr="00963E06" w:rsidRDefault="00963E06" w:rsidP="00963E06">
      <w:pPr>
        <w:pStyle w:val="HTMLPreformatted"/>
        <w:numPr>
          <w:ilvl w:val="0"/>
          <w:numId w:val="10"/>
        </w:numPr>
        <w:rPr>
          <w:ins w:id="285" w:author="Megan Creutzburg" w:date="2013-08-08T08:21:00Z"/>
          <w:rFonts w:ascii="Times New Roman" w:hAnsi="Times New Roman" w:cs="Times New Roman"/>
          <w:sz w:val="24"/>
          <w:szCs w:val="24"/>
          <w:rPrChange w:id="286" w:author="Megan Creutzburg" w:date="2013-08-08T08:22:00Z">
            <w:rPr>
              <w:ins w:id="287" w:author="Megan Creutzburg" w:date="2013-08-08T08:21:00Z"/>
              <w:rFonts w:asciiTheme="minorHAnsi" w:hAnsiTheme="minorHAnsi" w:cs="Arial"/>
              <w:sz w:val="22"/>
              <w:szCs w:val="22"/>
            </w:rPr>
          </w:rPrChange>
        </w:rPr>
      </w:pPr>
      <w:ins w:id="288" w:author="Megan Creutzburg" w:date="2013-08-08T08:21:00Z">
        <w:r w:rsidRPr="00963E06">
          <w:rPr>
            <w:rFonts w:ascii="Times New Roman" w:hAnsi="Times New Roman" w:cs="Times New Roman"/>
            <w:sz w:val="24"/>
            <w:szCs w:val="24"/>
            <w:rPrChange w:id="289" w:author="Megan Creutzburg" w:date="2013-08-08T08:22:00Z">
              <w:rPr>
                <w:rFonts w:asciiTheme="minorHAnsi" w:hAnsiTheme="minorHAnsi" w:cs="Arial"/>
                <w:sz w:val="22"/>
                <w:szCs w:val="22"/>
              </w:rPr>
            </w:rPrChange>
          </w:rPr>
          <w:lastRenderedPageBreak/>
          <w:t>pprpts(2) - the effect of water content on the intercept</w:t>
        </w:r>
      </w:ins>
    </w:p>
    <w:p w:rsidR="00963E06" w:rsidRDefault="00963E06" w:rsidP="00963E06">
      <w:pPr>
        <w:pStyle w:val="HTMLPreformatted"/>
        <w:numPr>
          <w:ilvl w:val="0"/>
          <w:numId w:val="10"/>
        </w:numPr>
        <w:rPr>
          <w:ins w:id="290" w:author="Melissa Lucash" w:date="2014-05-07T15:17:00Z"/>
          <w:rFonts w:ascii="Times New Roman" w:hAnsi="Times New Roman" w:cs="Times New Roman"/>
          <w:sz w:val="24"/>
          <w:szCs w:val="24"/>
        </w:rPr>
      </w:pPr>
      <w:ins w:id="291" w:author="Megan Creutzburg" w:date="2013-08-08T08:21:00Z">
        <w:r w:rsidRPr="00963E06">
          <w:rPr>
            <w:rFonts w:ascii="Times New Roman" w:hAnsi="Times New Roman" w:cs="Times New Roman"/>
            <w:sz w:val="24"/>
            <w:szCs w:val="24"/>
            <w:rPrChange w:id="292" w:author="Megan Creutzburg" w:date="2013-08-08T08:22:00Z">
              <w:rPr>
                <w:rFonts w:asciiTheme="minorHAnsi" w:hAnsiTheme="minorHAnsi" w:cs="Arial"/>
                <w:sz w:val="22"/>
                <w:szCs w:val="22"/>
              </w:rPr>
            </w:rPrChange>
          </w:rPr>
          <w:t xml:space="preserve">pprpts(3)- the lowest ratio of available water to </w:t>
        </w:r>
        <w:r w:rsidRPr="00963E06">
          <w:rPr>
            <w:rFonts w:ascii="Times New Roman" w:hAnsi="Times New Roman" w:cs="Times New Roman"/>
            <w:sz w:val="24"/>
            <w:szCs w:val="24"/>
            <w:rPrChange w:id="293" w:author="Megan Creutzburg" w:date="2013-08-08T08:22:00Z">
              <w:rPr>
                <w:rStyle w:val="Hyperlink"/>
                <w:rFonts w:asciiTheme="minorHAnsi" w:hAnsiTheme="minorHAnsi" w:cs="Arial"/>
                <w:sz w:val="22"/>
                <w:szCs w:val="22"/>
              </w:rPr>
            </w:rPrChange>
          </w:rPr>
          <w:fldChar w:fldCharType="begin"/>
        </w:r>
        <w:r w:rsidRPr="00963E06">
          <w:rPr>
            <w:rFonts w:ascii="Times New Roman" w:hAnsi="Times New Roman" w:cs="Times New Roman"/>
            <w:sz w:val="24"/>
            <w:szCs w:val="24"/>
            <w:rPrChange w:id="294" w:author="Megan Creutzburg" w:date="2013-08-08T08:22:00Z">
              <w:rPr/>
            </w:rPrChange>
          </w:rPr>
          <w:instrText xml:space="preserve"> HYPERLINK "http://www.nrel.colostate.edu/projects/century/manual4/man96.html" \l "PET" </w:instrText>
        </w:r>
        <w:r w:rsidRPr="00963E06">
          <w:rPr>
            <w:rFonts w:ascii="Times New Roman" w:hAnsi="Times New Roman" w:cs="Times New Roman"/>
            <w:sz w:val="24"/>
            <w:szCs w:val="24"/>
            <w:rPrChange w:id="295" w:author="Megan Creutzburg" w:date="2013-08-08T08:22:00Z">
              <w:rPr>
                <w:rStyle w:val="Hyperlink"/>
                <w:rFonts w:asciiTheme="minorHAnsi" w:hAnsiTheme="minorHAnsi" w:cs="Arial"/>
                <w:sz w:val="22"/>
                <w:szCs w:val="22"/>
              </w:rPr>
            </w:rPrChange>
          </w:rPr>
          <w:fldChar w:fldCharType="separate"/>
        </w:r>
        <w:r w:rsidRPr="00963E06">
          <w:rPr>
            <w:rStyle w:val="Hyperlink"/>
            <w:rFonts w:ascii="Times New Roman" w:hAnsi="Times New Roman"/>
            <w:sz w:val="24"/>
            <w:szCs w:val="24"/>
            <w:rPrChange w:id="296" w:author="Megan Creutzburg" w:date="2013-08-08T08:22:00Z">
              <w:rPr>
                <w:rStyle w:val="Hyperlink"/>
                <w:rFonts w:asciiTheme="minorHAnsi" w:hAnsiTheme="minorHAnsi" w:cs="Arial"/>
                <w:sz w:val="22"/>
                <w:szCs w:val="22"/>
              </w:rPr>
            </w:rPrChange>
          </w:rPr>
          <w:t>potential</w:t>
        </w:r>
        <w:r w:rsidRPr="00963E06">
          <w:rPr>
            <w:rStyle w:val="Hyperlink"/>
            <w:rFonts w:ascii="Times New Roman" w:hAnsi="Times New Roman"/>
            <w:sz w:val="24"/>
            <w:szCs w:val="24"/>
            <w:rPrChange w:id="297" w:author="Megan Creutzburg" w:date="2013-08-08T08:22:00Z">
              <w:rPr>
                <w:rStyle w:val="Hyperlink"/>
                <w:rFonts w:asciiTheme="minorHAnsi" w:hAnsiTheme="minorHAnsi" w:cs="Arial"/>
                <w:sz w:val="22"/>
                <w:szCs w:val="22"/>
              </w:rPr>
            </w:rPrChange>
          </w:rPr>
          <w:fldChar w:fldCharType="end"/>
        </w:r>
        <w:r w:rsidRPr="00963E06">
          <w:rPr>
            <w:rStyle w:val="Hyperlink"/>
            <w:rFonts w:ascii="Times New Roman" w:hAnsi="Times New Roman"/>
            <w:sz w:val="24"/>
            <w:szCs w:val="24"/>
            <w:rPrChange w:id="298" w:author="Megan Creutzburg" w:date="2013-08-08T08:22:00Z">
              <w:rPr>
                <w:rStyle w:val="Hyperlink"/>
                <w:rFonts w:asciiTheme="minorHAnsi" w:hAnsiTheme="minorHAnsi" w:cs="Arial"/>
                <w:sz w:val="22"/>
                <w:szCs w:val="22"/>
              </w:rPr>
            </w:rPrChange>
          </w:rPr>
          <w:t xml:space="preserve"> evapotranspiration</w:t>
        </w:r>
        <w:r w:rsidRPr="00963E06">
          <w:rPr>
            <w:rFonts w:ascii="Times New Roman" w:hAnsi="Times New Roman" w:cs="Times New Roman"/>
            <w:sz w:val="24"/>
            <w:szCs w:val="24"/>
            <w:rPrChange w:id="299" w:author="Megan Creutzburg" w:date="2013-08-08T08:22:00Z">
              <w:rPr>
                <w:rFonts w:asciiTheme="minorHAnsi" w:hAnsiTheme="minorHAnsi" w:cs="Arial"/>
                <w:sz w:val="22"/>
                <w:szCs w:val="22"/>
              </w:rPr>
            </w:rPrChange>
          </w:rPr>
          <w:t xml:space="preserve"> at which there is no restriction on production</w:t>
        </w:r>
      </w:ins>
    </w:p>
    <w:p w:rsidR="00697BDA" w:rsidRPr="00963E06" w:rsidRDefault="00697BDA">
      <w:pPr>
        <w:pStyle w:val="HTMLPreformatted"/>
        <w:ind w:left="1152"/>
        <w:rPr>
          <w:ins w:id="300" w:author="Megan Creutzburg" w:date="2013-08-08T08:21:00Z"/>
          <w:rFonts w:ascii="Times New Roman" w:hAnsi="Times New Roman" w:cs="Times New Roman"/>
          <w:sz w:val="24"/>
          <w:szCs w:val="24"/>
          <w:rPrChange w:id="301" w:author="Megan Creutzburg" w:date="2013-08-08T08:22:00Z">
            <w:rPr>
              <w:ins w:id="302" w:author="Megan Creutzburg" w:date="2013-08-08T08:21:00Z"/>
              <w:rFonts w:asciiTheme="minorHAnsi" w:hAnsiTheme="minorHAnsi" w:cs="Arial"/>
              <w:sz w:val="22"/>
              <w:szCs w:val="22"/>
            </w:rPr>
          </w:rPrChange>
        </w:rPr>
        <w:pPrChange w:id="303" w:author="Melissa Lucash" w:date="2014-05-07T15:17:00Z">
          <w:pPr>
            <w:pStyle w:val="HTMLPreformatted"/>
            <w:numPr>
              <w:numId w:val="10"/>
            </w:numPr>
            <w:ind w:left="1512" w:hanging="360"/>
          </w:pPr>
        </w:pPrChange>
      </w:pPr>
    </w:p>
    <w:p w:rsidR="00963E06" w:rsidRPr="00A47074" w:rsidDel="00697BDA" w:rsidRDefault="00963E06" w:rsidP="00A47074">
      <w:pPr>
        <w:pStyle w:val="textbody"/>
        <w:rPr>
          <w:del w:id="304" w:author="Melissa Lucash" w:date="2014-05-07T15:16:00Z"/>
        </w:rPr>
      </w:pPr>
    </w:p>
    <w:p w:rsidR="007C7E42" w:rsidRPr="00297CB7" w:rsidRDefault="007C7E42" w:rsidP="006F6491">
      <w:pPr>
        <w:pStyle w:val="Heading3"/>
        <w:tabs>
          <w:tab w:val="clear" w:pos="3870"/>
        </w:tabs>
        <w:ind w:left="1170" w:hanging="1170"/>
      </w:pPr>
      <w:bookmarkStart w:id="305" w:name="_Toc387241532"/>
      <w:r w:rsidRPr="00297CB7">
        <w:t>Woody Decay Rate</w:t>
      </w:r>
      <w:bookmarkEnd w:id="206"/>
      <w:bookmarkEnd w:id="305"/>
    </w:p>
    <w:p w:rsidR="007C7E42" w:rsidRDefault="007C7E42" w:rsidP="007C7E42">
      <w:pPr>
        <w:pStyle w:val="textbody"/>
        <w:rPr>
          <w:ins w:id="306" w:author="Melissa Lucash" w:date="2014-05-07T15:17:00Z"/>
        </w:rPr>
      </w:pPr>
      <w:r w:rsidRPr="00297CB7">
        <w:t>This parameter</w:t>
      </w:r>
      <w:r w:rsidR="00635958">
        <w:t xml:space="preserve"> </w:t>
      </w:r>
      <w:r w:rsidRPr="00297CB7">
        <w:t xml:space="preserve">defines the </w:t>
      </w:r>
      <w:commentRangeStart w:id="307"/>
      <w:r w:rsidR="00635958">
        <w:t>maximum</w:t>
      </w:r>
      <w:commentRangeEnd w:id="307"/>
      <w:r w:rsidR="008D540B">
        <w:rPr>
          <w:rStyle w:val="CommentReference"/>
        </w:rPr>
        <w:commentReference w:id="307"/>
      </w:r>
      <w:r w:rsidR="00635958">
        <w:t xml:space="preserve"> </w:t>
      </w:r>
      <w:r w:rsidRPr="00297CB7">
        <w:t xml:space="preserve">rate at which the species’ dead wood decomposes in the ecoregion.  Value: 0.0 ≤ number ≤ 1.0.  Unitless.  </w:t>
      </w:r>
    </w:p>
    <w:p w:rsidR="00697BDA" w:rsidRDefault="00697BDA" w:rsidP="007C7E42">
      <w:pPr>
        <w:pStyle w:val="textbody"/>
        <w:rPr>
          <w:ins w:id="308" w:author="Melissa Lucash" w:date="2014-05-07T15:02:00Z"/>
        </w:rPr>
      </w:pPr>
    </w:p>
    <w:p w:rsidR="008D540B" w:rsidRPr="00297CB7" w:rsidDel="00697BDA" w:rsidRDefault="008D540B" w:rsidP="007C7E42">
      <w:pPr>
        <w:pStyle w:val="textbody"/>
        <w:rPr>
          <w:del w:id="309" w:author="Melissa Lucash" w:date="2014-05-07T15:16:00Z"/>
        </w:rPr>
      </w:pPr>
    </w:p>
    <w:p w:rsidR="00635958" w:rsidRDefault="00635958" w:rsidP="006F6491">
      <w:pPr>
        <w:pStyle w:val="Heading3"/>
        <w:tabs>
          <w:tab w:val="clear" w:pos="3870"/>
        </w:tabs>
        <w:ind w:left="1170" w:hanging="1170"/>
      </w:pPr>
      <w:bookmarkStart w:id="310" w:name="_Toc387241533"/>
      <w:r>
        <w:t>Monthly Wood Mortality</w:t>
      </w:r>
      <w:bookmarkEnd w:id="310"/>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Default="009D0C5B" w:rsidP="00452EF7">
      <w:pPr>
        <w:pStyle w:val="textbody"/>
        <w:rPr>
          <w:ins w:id="311" w:author="Melissa Lucash" w:date="2014-05-07T15:17:00Z"/>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ins w:id="312" w:author="Megan Creutzburg" w:date="2013-08-08T08:24:00Z">
        <w:r w:rsidR="006C2A14">
          <w:rPr>
            <w:i/>
          </w:rPr>
          <w:t xml:space="preserve">dead </w:t>
        </w:r>
      </w:ins>
      <w:r w:rsidR="005D4AFF" w:rsidRPr="009D0C5B">
        <w:rPr>
          <w:i/>
        </w:rPr>
        <w:t>woody biomass and SOM will increase very quickly and reach overly high levels.  If too low, the site will reach maximum biomass too quickly and SOM may actually decline.</w:t>
      </w:r>
    </w:p>
    <w:p w:rsidR="00697BDA" w:rsidRDefault="00697BDA" w:rsidP="00452EF7">
      <w:pPr>
        <w:pStyle w:val="textbody"/>
        <w:rPr>
          <w:ins w:id="313" w:author="Melissa Lucash" w:date="2014-05-07T15:02:00Z"/>
          <w:i/>
        </w:rPr>
      </w:pPr>
    </w:p>
    <w:p w:rsidR="00B543CA" w:rsidRDefault="00B543CA" w:rsidP="006F6491">
      <w:pPr>
        <w:pStyle w:val="Heading3"/>
        <w:tabs>
          <w:tab w:val="clear" w:pos="3870"/>
        </w:tabs>
        <w:ind w:left="1170" w:hanging="1170"/>
      </w:pPr>
      <w:bookmarkStart w:id="314" w:name="_Toc112490877"/>
      <w:bookmarkStart w:id="315" w:name="_Toc387241534"/>
      <w:r>
        <w:t>Mortality Curve – Shape Parameter</w:t>
      </w:r>
      <w:bookmarkEnd w:id="314"/>
      <w:bookmarkEnd w:id="315"/>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697BDA" w:rsidRDefault="00697BDA" w:rsidP="00B543CA">
      <w:pPr>
        <w:pStyle w:val="textbody"/>
      </w:pPr>
    </w:p>
    <w:p w:rsidR="009A4AB0" w:rsidRPr="008D540B" w:rsidRDefault="009A4AB0">
      <w:pPr>
        <w:pStyle w:val="Heading3"/>
        <w:tabs>
          <w:tab w:val="clear" w:pos="3870"/>
        </w:tabs>
        <w:ind w:left="1170" w:hanging="1170"/>
        <w:rPr>
          <w:ins w:id="316" w:author="Melissa Lucash" w:date="2014-05-07T15:06:00Z"/>
        </w:rPr>
        <w:pPrChange w:id="317" w:author="Melissa Lucash" w:date="2014-05-07T15:48:00Z">
          <w:pPr>
            <w:pStyle w:val="textbody"/>
          </w:pPr>
        </w:pPrChange>
      </w:pPr>
      <w:bookmarkStart w:id="318" w:name="_Toc387241535"/>
      <w:r w:rsidRPr="008D540B">
        <w:t>Leaf Drop Month</w:t>
      </w:r>
      <w:bookmarkEnd w:id="318"/>
    </w:p>
    <w:p w:rsidR="00697BDA" w:rsidRDefault="008D540B" w:rsidP="00B543CA">
      <w:pPr>
        <w:pStyle w:val="textbody"/>
        <w:rPr>
          <w:ins w:id="319" w:author="Melissa Lucash" w:date="2014-05-07T15:14:00Z"/>
        </w:rPr>
      </w:pPr>
      <w:ins w:id="320" w:author="Melissa Lucash" w:date="2014-05-07T15:06:00Z">
        <w:r>
          <w:t xml:space="preserve">This parameter determines when the leaves will drop and become part of </w:t>
        </w:r>
      </w:ins>
      <w:ins w:id="321" w:author="Melissa Lucash" w:date="2014-05-07T15:07:00Z">
        <w:r>
          <w:t>the</w:t>
        </w:r>
      </w:ins>
      <w:ins w:id="322" w:author="Melissa Lucash" w:date="2014-05-07T15:06:00Z">
        <w:r>
          <w:t xml:space="preserve"> </w:t>
        </w:r>
      </w:ins>
      <w:ins w:id="323" w:author="Melissa Lucash" w:date="2014-05-07T15:07:00Z">
        <w:r>
          <w:t xml:space="preserve">litter pool.  </w:t>
        </w:r>
      </w:ins>
    </w:p>
    <w:p w:rsidR="008D540B" w:rsidRPr="00697BDA" w:rsidRDefault="00180918" w:rsidP="00B543CA">
      <w:pPr>
        <w:pStyle w:val="textbody"/>
        <w:rPr>
          <w:i/>
          <w:rPrChange w:id="324" w:author="Melissa Lucash" w:date="2014-05-07T15:14:00Z">
            <w:rPr/>
          </w:rPrChange>
        </w:rPr>
      </w:pPr>
      <w:ins w:id="325" w:author="Melissa Lucash" w:date="2014-05-07T15:29:00Z">
        <w:r>
          <w:rPr>
            <w:b/>
          </w:rPr>
          <w:t>Note</w:t>
        </w:r>
      </w:ins>
      <w:ins w:id="326" w:author="Melissa Lucash" w:date="2014-05-07T15:14:00Z">
        <w:r w:rsidR="00697BDA" w:rsidRPr="00697BDA">
          <w:rPr>
            <w:b/>
            <w:rPrChange w:id="327" w:author="Melissa Lucash" w:date="2014-05-07T15:14:00Z">
              <w:rPr/>
            </w:rPrChange>
          </w:rPr>
          <w:t>:</w:t>
        </w:r>
        <w:r w:rsidR="00697BDA">
          <w:t xml:space="preserve"> </w:t>
        </w:r>
      </w:ins>
      <w:ins w:id="328" w:author="Melissa Lucash" w:date="2014-05-07T15:07:00Z">
        <w:r w:rsidR="008D540B" w:rsidRPr="00697BDA">
          <w:rPr>
            <w:i/>
            <w:rPrChange w:id="329" w:author="Melissa Lucash" w:date="2014-05-07T15:14:00Z">
              <w:rPr/>
            </w:rPrChange>
          </w:rPr>
          <w:t xml:space="preserve">Note that LeafDropMonth=9 means that leaves will drop in </w:t>
        </w:r>
      </w:ins>
      <w:ins w:id="330" w:author="Melissa Lucash" w:date="2014-05-07T15:10:00Z">
        <w:r w:rsidR="008D540B" w:rsidRPr="00697BDA">
          <w:rPr>
            <w:i/>
            <w:rPrChange w:id="331" w:author="Melissa Lucash" w:date="2014-05-07T15:14:00Z">
              <w:rPr/>
            </w:rPrChange>
          </w:rPr>
          <w:t>August (one month offset).</w:t>
        </w:r>
      </w:ins>
    </w:p>
    <w:p w:rsidR="00970369" w:rsidRDefault="00970369" w:rsidP="006F6491">
      <w:pPr>
        <w:pStyle w:val="Heading2"/>
        <w:tabs>
          <w:tab w:val="clear" w:pos="1836"/>
        </w:tabs>
        <w:ind w:left="1170" w:hanging="1170"/>
      </w:pPr>
      <w:bookmarkStart w:id="332" w:name="_Toc387241536"/>
      <w:r>
        <w:lastRenderedPageBreak/>
        <w:t>Initial Ecoregion Parameters</w:t>
      </w:r>
      <w:bookmarkEnd w:id="332"/>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Default="009D6EDB" w:rsidP="009D6EDB">
      <w:pPr>
        <w:pStyle w:val="textbody"/>
        <w:rPr>
          <w:ins w:id="333" w:author="Melissa Lucash" w:date="2014-05-07T15:15:00Z"/>
          <w:i/>
        </w:rPr>
      </w:pPr>
      <w:r w:rsidRPr="009D6EDB">
        <w:rPr>
          <w:b/>
        </w:rPr>
        <w:t>Note</w:t>
      </w:r>
      <w:r>
        <w:t xml:space="preserve">:  </w:t>
      </w:r>
      <w:r w:rsidRPr="009D6EDB">
        <w:rPr>
          <w:i/>
        </w:rPr>
        <w:t>Dead biomass (wood, structural, and metabolic) is estimated from the growth and mortality of cohorts during initialization.</w:t>
      </w:r>
    </w:p>
    <w:p w:rsidR="00697BDA" w:rsidRPr="009D6EDB" w:rsidRDefault="00697BDA" w:rsidP="009D6EDB">
      <w:pPr>
        <w:pStyle w:val="textbody"/>
      </w:pPr>
    </w:p>
    <w:p w:rsidR="008619C9" w:rsidRDefault="008619C9" w:rsidP="006F6491">
      <w:pPr>
        <w:pStyle w:val="Heading3"/>
        <w:tabs>
          <w:tab w:val="clear" w:pos="3870"/>
        </w:tabs>
        <w:ind w:left="1170" w:hanging="1170"/>
      </w:pPr>
      <w:bookmarkStart w:id="334" w:name="_Toc387241537"/>
      <w:r>
        <w:t>Ecoregion Names</w:t>
      </w:r>
      <w:bookmarkEnd w:id="334"/>
    </w:p>
    <w:p w:rsidR="008619C9" w:rsidRDefault="008619C9" w:rsidP="008619C9">
      <w:pPr>
        <w:pStyle w:val="textbody"/>
        <w:rPr>
          <w:ins w:id="335" w:author="Melissa Lucash" w:date="2014-05-07T15:15:00Z"/>
        </w:rPr>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697BDA" w:rsidRDefault="00697BDA" w:rsidP="008619C9">
      <w:pPr>
        <w:pStyle w:val="textbody"/>
      </w:pPr>
    </w:p>
    <w:p w:rsidR="005958E7" w:rsidRDefault="00C23199" w:rsidP="006F6491">
      <w:pPr>
        <w:pStyle w:val="Heading3"/>
        <w:tabs>
          <w:tab w:val="clear" w:pos="3870"/>
        </w:tabs>
        <w:ind w:left="1170" w:hanging="1170"/>
      </w:pPr>
      <w:bookmarkStart w:id="336" w:name="_Toc387241538"/>
      <w:r>
        <w:t>SOM1</w:t>
      </w:r>
      <w:del w:id="337" w:author="Megan Creutzburg" w:date="2013-08-08T08:25:00Z">
        <w:r w:rsidDel="006C2A14">
          <w:delText xml:space="preserve"> </w:delText>
        </w:r>
      </w:del>
      <w:r>
        <w:t>–</w:t>
      </w:r>
      <w:del w:id="338" w:author="Megan Creutzburg" w:date="2013-08-08T08:25:00Z">
        <w:r w:rsidDel="006C2A14">
          <w:delText xml:space="preserve"> </w:delText>
        </w:r>
      </w:del>
      <w:r>
        <w:t>3 Carbon and Nitrogen</w:t>
      </w:r>
      <w:bookmarkEnd w:id="336"/>
    </w:p>
    <w:p w:rsidR="00C23199" w:rsidRDefault="00C23199" w:rsidP="00C23199">
      <w:pPr>
        <w:pStyle w:val="textbody"/>
        <w:rPr>
          <w:ins w:id="339" w:author="Melissa Lucash" w:date="2014-05-07T15:15:00Z"/>
        </w:rPr>
      </w:pPr>
      <w:r>
        <w:t xml:space="preserve">The initial amount of C and N in the four principle soil pools:  SOM1-surface, SOM1-soil, SOM2 and SOM3.  </w:t>
      </w:r>
      <w:bookmarkStart w:id="340" w:name="OLE_LINK1"/>
      <w:bookmarkStart w:id="341" w:name="OLE_LINK2"/>
      <w:r>
        <w:t>Units:  g m</w:t>
      </w:r>
      <w:r w:rsidRPr="00C23199">
        <w:rPr>
          <w:vertAlign w:val="superscript"/>
        </w:rPr>
        <w:t>-2</w:t>
      </w:r>
      <w:r>
        <w:t>.</w:t>
      </w:r>
      <w:bookmarkEnd w:id="340"/>
      <w:bookmarkEnd w:id="341"/>
    </w:p>
    <w:p w:rsidR="00697BDA" w:rsidRPr="00C23199" w:rsidRDefault="00697BDA" w:rsidP="00C23199">
      <w:pPr>
        <w:pStyle w:val="textbody"/>
      </w:pPr>
    </w:p>
    <w:p w:rsidR="005958E7" w:rsidRDefault="00C23199" w:rsidP="006F6491">
      <w:pPr>
        <w:pStyle w:val="Heading3"/>
        <w:tabs>
          <w:tab w:val="clear" w:pos="3870"/>
        </w:tabs>
        <w:ind w:left="1170" w:hanging="1170"/>
      </w:pPr>
      <w:bookmarkStart w:id="342" w:name="_Toc387241539"/>
      <w:r>
        <w:t>Mineral Nitrogen</w:t>
      </w:r>
      <w:bookmarkEnd w:id="342"/>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6F6491">
      <w:pPr>
        <w:pStyle w:val="Heading2"/>
        <w:tabs>
          <w:tab w:val="clear" w:pos="1836"/>
        </w:tabs>
        <w:ind w:left="1170" w:hanging="1170"/>
      </w:pPr>
      <w:bookmarkStart w:id="343" w:name="_Toc387241540"/>
      <w:r>
        <w:t>Ecoregion Parameters</w:t>
      </w:r>
      <w:bookmarkEnd w:id="343"/>
    </w:p>
    <w:p w:rsidR="00973DDC" w:rsidRDefault="00973DDC" w:rsidP="006F6491">
      <w:pPr>
        <w:pStyle w:val="Heading3"/>
        <w:tabs>
          <w:tab w:val="clear" w:pos="3870"/>
        </w:tabs>
        <w:ind w:left="1170" w:hanging="1170"/>
      </w:pPr>
      <w:bookmarkStart w:id="344" w:name="_Toc387241541"/>
      <w:r>
        <w:t>Ecoregion</w:t>
      </w:r>
      <w:r w:rsidR="008619C9">
        <w:t xml:space="preserve"> Names</w:t>
      </w:r>
      <w:bookmarkEnd w:id="344"/>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6F6491">
      <w:pPr>
        <w:pStyle w:val="Heading3"/>
        <w:tabs>
          <w:tab w:val="clear" w:pos="3870"/>
        </w:tabs>
        <w:ind w:left="1170" w:hanging="1170"/>
      </w:pPr>
      <w:bookmarkStart w:id="345" w:name="_Toc387241542"/>
      <w:r>
        <w:t>Soil Depth</w:t>
      </w:r>
      <w:bookmarkEnd w:id="345"/>
    </w:p>
    <w:p w:rsidR="00697BDA" w:rsidRDefault="005958E7" w:rsidP="005958E7">
      <w:pPr>
        <w:pStyle w:val="textbody"/>
        <w:rPr>
          <w:ins w:id="346" w:author="Melissa Lucash" w:date="2014-05-07T15:19:00Z"/>
        </w:rPr>
      </w:pPr>
      <w:r>
        <w:t>The depth of the soil simulated, cm</w:t>
      </w:r>
      <w:ins w:id="347" w:author="Melissa Lucash" w:date="2014-05-07T15:18:00Z">
        <w:r w:rsidR="00697BDA">
          <w:t xml:space="preserve">. </w:t>
        </w:r>
      </w:ins>
    </w:p>
    <w:p w:rsidR="005958E7" w:rsidRPr="005958E7" w:rsidRDefault="00697BDA" w:rsidP="005958E7">
      <w:pPr>
        <w:pStyle w:val="textbody"/>
      </w:pPr>
      <w:ins w:id="348" w:author="Melissa Lucash" w:date="2014-05-07T15:19:00Z">
        <w:r w:rsidRPr="00697BDA">
          <w:rPr>
            <w:b/>
            <w:rPrChange w:id="349" w:author="Melissa Lucash" w:date="2014-05-07T15:20:00Z">
              <w:rPr/>
            </w:rPrChange>
          </w:rPr>
          <w:t>User Tip:</w:t>
        </w:r>
      </w:ins>
      <w:ins w:id="350" w:author="Melissa Lucash" w:date="2014-05-07T15:18:00Z">
        <w:r>
          <w:t xml:space="preserve"> The depth specified here will influence other </w:t>
        </w:r>
      </w:ins>
      <w:ins w:id="351" w:author="Melissa Lucash" w:date="2014-05-07T15:19:00Z">
        <w:r>
          <w:t xml:space="preserve">ecoregion </w:t>
        </w:r>
      </w:ins>
      <w:ins w:id="352" w:author="Melissa Lucash" w:date="2014-05-07T15:18:00Z">
        <w:r>
          <w:t>parameters in the</w:t>
        </w:r>
      </w:ins>
      <w:ins w:id="353" w:author="Melissa Lucash" w:date="2014-05-07T15:19:00Z">
        <w:r>
          <w:t xml:space="preserve"> table</w:t>
        </w:r>
      </w:ins>
      <w:ins w:id="354" w:author="Melissa Lucash" w:date="2014-05-07T15:20:00Z">
        <w:r>
          <w:t xml:space="preserve"> (e.g. % sand, % clay, field capacity)</w:t>
        </w:r>
      </w:ins>
      <w:ins w:id="355" w:author="Melissa Lucash" w:date="2014-05-07T15:19:00Z">
        <w:r>
          <w:t xml:space="preserve">.  For </w:t>
        </w:r>
        <w:r>
          <w:lastRenderedPageBreak/>
          <w:t>example, if you choose a soil depth of 50cm, you might have lower % sand, than if you select a soil depth of 100cm.</w:t>
        </w:r>
      </w:ins>
      <w:del w:id="356" w:author="Melissa Lucash" w:date="2014-05-07T15:18:00Z">
        <w:r w:rsidR="005958E7" w:rsidDel="00697BDA">
          <w:delText>.</w:delText>
        </w:r>
      </w:del>
    </w:p>
    <w:p w:rsidR="008619C9" w:rsidRDefault="008619C9" w:rsidP="006F6491">
      <w:pPr>
        <w:pStyle w:val="Heading3"/>
        <w:tabs>
          <w:tab w:val="clear" w:pos="3870"/>
        </w:tabs>
        <w:ind w:left="1170" w:hanging="1170"/>
      </w:pPr>
      <w:bookmarkStart w:id="357" w:name="_Toc387241543"/>
      <w:r>
        <w:t>Percent Clay, Percent Sand</w:t>
      </w:r>
      <w:bookmarkEnd w:id="357"/>
    </w:p>
    <w:p w:rsidR="005958E7" w:rsidRPr="005958E7" w:rsidRDefault="005958E7" w:rsidP="005958E7">
      <w:pPr>
        <w:pStyle w:val="textbody"/>
      </w:pPr>
      <w:r>
        <w:t>Units:  fraction of soil (0.0 – 1.0).</w:t>
      </w:r>
    </w:p>
    <w:p w:rsidR="008619C9" w:rsidRDefault="008619C9" w:rsidP="006F6491">
      <w:pPr>
        <w:pStyle w:val="Heading3"/>
        <w:tabs>
          <w:tab w:val="clear" w:pos="3870"/>
        </w:tabs>
        <w:ind w:left="1170" w:hanging="1170"/>
      </w:pPr>
      <w:bookmarkStart w:id="358" w:name="_Toc387241544"/>
      <w:r>
        <w:t>Field Capacity, Wilting Point</w:t>
      </w:r>
      <w:bookmarkEnd w:id="358"/>
    </w:p>
    <w:p w:rsidR="005958E7" w:rsidRPr="005958E7" w:rsidRDefault="00697BDA" w:rsidP="005958E7">
      <w:pPr>
        <w:pStyle w:val="textbody"/>
      </w:pPr>
      <w:ins w:id="359" w:author="Melissa Lucash" w:date="2014-05-07T15:22:00Z">
        <w:r>
          <w:t>Field capacity and wilting point expressed as a f</w:t>
        </w:r>
      </w:ins>
      <w:del w:id="360" w:author="Melissa Lucash" w:date="2014-05-07T15:22:00Z">
        <w:r w:rsidR="005958E7" w:rsidDel="00697BDA">
          <w:delText>F</w:delText>
        </w:r>
      </w:del>
      <w:r w:rsidR="005958E7">
        <w:t xml:space="preserve">raction of the soil depth.  </w:t>
      </w:r>
      <w:ins w:id="361" w:author="Melissa Lucash" w:date="2014-05-07T15:22:00Z">
        <w:r>
          <w:t>In the model, f</w:t>
        </w:r>
      </w:ins>
      <w:del w:id="362" w:author="Melissa Lucash" w:date="2014-05-07T15:22:00Z">
        <w:r w:rsidR="005958E7" w:rsidDel="00697BDA">
          <w:delText>F</w:delText>
        </w:r>
      </w:del>
      <w:r w:rsidR="005958E7">
        <w:t>ield capacity and wilting point are calculated as this fraction multiplied by soil depth.</w:t>
      </w:r>
    </w:p>
    <w:p w:rsidR="008619C9" w:rsidRDefault="008619C9" w:rsidP="006F6491">
      <w:pPr>
        <w:pStyle w:val="Heading3"/>
        <w:tabs>
          <w:tab w:val="clear" w:pos="3870"/>
        </w:tabs>
        <w:ind w:left="1170" w:hanging="1170"/>
      </w:pPr>
      <w:bookmarkStart w:id="363" w:name="_Toc387241545"/>
      <w:r>
        <w:t>Storm Flow Fraction, Base Flow Fraction, Drain</w:t>
      </w:r>
      <w:bookmarkEnd w:id="363"/>
    </w:p>
    <w:p w:rsidR="006B5CC8" w:rsidRDefault="003836A9" w:rsidP="006F6491">
      <w:pPr>
        <w:spacing w:after="120"/>
        <w:ind w:left="1152" w:right="1008"/>
        <w:rPr>
          <w:ins w:id="364" w:author="Megan Creutzburg" w:date="2013-08-08T09:13:00Z"/>
        </w:rPr>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del w:id="365" w:author="Megan Creutzburg" w:date="2013-08-08T09:10:00Z">
        <w:r w:rsidDel="006B5CC8">
          <w:delText>For definitions, see</w:delText>
        </w:r>
      </w:del>
      <w:ins w:id="366" w:author="Megan Creutzburg" w:date="2013-08-08T09:10:00Z">
        <w:r w:rsidR="006B5CC8">
          <w:t>From</w:t>
        </w:r>
      </w:ins>
      <w:r>
        <w:t xml:space="preserve"> the Century 4.5 </w:t>
      </w:r>
      <w:del w:id="367" w:author="Megan Creutzburg" w:date="2013-08-08T09:11:00Z">
        <w:r w:rsidR="001A72DD" w:rsidDel="006B5CC8">
          <w:delText xml:space="preserve">on-line </w:delText>
        </w:r>
      </w:del>
      <w:r w:rsidR="001A72DD">
        <w:t>manual</w:t>
      </w:r>
      <w:r>
        <w:t xml:space="preserve"> (</w:t>
      </w:r>
      <w:r w:rsidR="001A72DD" w:rsidRPr="001A72DD">
        <w:t>http://www.nrel.colostate.edu/projects/century/manual4/man96.html</w:t>
      </w:r>
      <w:del w:id="368" w:author="Megan Creutzburg" w:date="2013-08-08T09:11:00Z">
        <w:r w:rsidDel="006B5CC8">
          <w:delText>).</w:delText>
        </w:r>
      </w:del>
      <w:ins w:id="369" w:author="Megan Creutzburg" w:date="2013-08-08T09:11:00Z">
        <w:r w:rsidR="006B5CC8">
          <w:t xml:space="preserve">): </w:t>
        </w:r>
      </w:ins>
      <w:bookmarkStart w:id="370" w:name="DRAIN"/>
    </w:p>
    <w:p w:rsidR="006B5CC8" w:rsidRPr="006B5CC8" w:rsidRDefault="006B5CC8">
      <w:pPr>
        <w:numPr>
          <w:ilvl w:val="0"/>
          <w:numId w:val="2"/>
        </w:numPr>
        <w:tabs>
          <w:tab w:val="clear" w:pos="1872"/>
          <w:tab w:val="num" w:pos="1512"/>
        </w:tabs>
        <w:rPr>
          <w:ins w:id="371" w:author="Megan Creutzburg" w:date="2013-08-08T09:11:00Z"/>
          <w:rPrChange w:id="372" w:author="Megan Creutzburg" w:date="2013-08-08T09:13:00Z">
            <w:rPr>
              <w:ins w:id="373" w:author="Megan Creutzburg" w:date="2013-08-08T09:11:00Z"/>
              <w:rFonts w:asciiTheme="minorHAnsi" w:hAnsiTheme="minorHAnsi" w:cs="Arial"/>
              <w:sz w:val="22"/>
              <w:szCs w:val="22"/>
            </w:rPr>
          </w:rPrChange>
        </w:rPr>
        <w:pPrChange w:id="374" w:author="Megan Creutzburg" w:date="2013-08-08T09:13:00Z">
          <w:pPr>
            <w:pStyle w:val="HTMLPreformatted"/>
            <w:numPr>
              <w:numId w:val="9"/>
            </w:numPr>
            <w:ind w:left="1512" w:hanging="360"/>
          </w:pPr>
        </w:pPrChange>
      </w:pPr>
      <w:ins w:id="375" w:author="Megan Creutzburg" w:date="2013-08-08T09:11:00Z">
        <w:r w:rsidRPr="006B5CC8">
          <w:rPr>
            <w:rPrChange w:id="376" w:author="Megan Creutzburg" w:date="2013-08-08T09:13:00Z">
              <w:rPr>
                <w:rFonts w:asciiTheme="minorHAnsi" w:hAnsiTheme="minorHAnsi" w:cs="Arial"/>
                <w:sz w:val="22"/>
                <w:szCs w:val="22"/>
              </w:rPr>
            </w:rPrChange>
          </w:rPr>
          <w:t>drain</w:t>
        </w:r>
        <w:bookmarkEnd w:id="370"/>
        <w:r w:rsidRPr="006B5CC8">
          <w:rPr>
            <w:rPrChange w:id="377" w:author="Megan Creutzburg" w:date="2013-08-08T09:13:00Z">
              <w:rPr>
                <w:rFonts w:asciiTheme="minorHAnsi" w:hAnsiTheme="minorHAnsi" w:cs="Arial"/>
                <w:sz w:val="22"/>
                <w:szCs w:val="22"/>
              </w:rPr>
            </w:rPrChange>
          </w:rPr>
          <w:t xml:space="preserve"> - the fraction of excess water lost by drainage.  The soil drainage factor allows a soil to have differing degrees of wetness (e.g., </w:t>
        </w:r>
        <w:r w:rsidRPr="006B5CC8">
          <w:rPr>
            <w:rPrChange w:id="378" w:author="Megan Creutzburg" w:date="2013-08-08T09:13:00Z">
              <w:rPr>
                <w:rFonts w:asciiTheme="minorHAnsi" w:hAnsiTheme="minorHAnsi" w:cs="Arial"/>
                <w:sz w:val="22"/>
                <w:szCs w:val="22"/>
              </w:rPr>
            </w:rPrChange>
          </w:rPr>
          <w:fldChar w:fldCharType="begin"/>
        </w:r>
        <w:r w:rsidRPr="006B5CC8">
          <w:rPr>
            <w:rPrChange w:id="379" w:author="Megan Creutzburg" w:date="2013-08-08T09:13:00Z">
              <w:rPr>
                <w:rFonts w:asciiTheme="minorHAnsi" w:hAnsiTheme="minorHAnsi" w:cs="Arial"/>
                <w:sz w:val="22"/>
                <w:szCs w:val="22"/>
              </w:rPr>
            </w:rPrChange>
          </w:rPr>
          <w:instrText xml:space="preserve"> HYPERLINK "http://www.nrel.colostate.edu/projects/century/manual4/man96.html" \l "DRAIN" </w:instrText>
        </w:r>
        <w:r w:rsidRPr="006B5CC8">
          <w:rPr>
            <w:rPrChange w:id="380" w:author="Megan Creutzburg" w:date="2013-08-08T09:13:00Z">
              <w:rPr>
                <w:rFonts w:asciiTheme="minorHAnsi" w:hAnsiTheme="minorHAnsi" w:cs="Arial"/>
                <w:sz w:val="22"/>
                <w:szCs w:val="22"/>
              </w:rPr>
            </w:rPrChange>
          </w:rPr>
          <w:fldChar w:fldCharType="separate"/>
        </w:r>
        <w:r w:rsidRPr="006B5CC8">
          <w:rPr>
            <w:rPrChange w:id="381" w:author="Megan Creutzburg" w:date="2013-08-08T09:13:00Z">
              <w:rPr>
                <w:rFonts w:asciiTheme="minorHAnsi" w:hAnsiTheme="minorHAnsi" w:cs="Arial"/>
                <w:sz w:val="22"/>
                <w:szCs w:val="22"/>
              </w:rPr>
            </w:rPrChange>
          </w:rPr>
          <w:t>DRAIN</w:t>
        </w:r>
        <w:r w:rsidRPr="006B5CC8">
          <w:rPr>
            <w:rPrChange w:id="382" w:author="Megan Creutzburg" w:date="2013-08-08T09:13:00Z">
              <w:rPr>
                <w:rFonts w:asciiTheme="minorHAnsi" w:hAnsiTheme="minorHAnsi" w:cs="Arial"/>
                <w:sz w:val="22"/>
                <w:szCs w:val="22"/>
              </w:rPr>
            </w:rPrChange>
          </w:rPr>
          <w:fldChar w:fldCharType="end"/>
        </w:r>
        <w:r w:rsidRPr="006B5CC8">
          <w:rPr>
            <w:rPrChange w:id="383" w:author="Megan Creutzburg" w:date="2013-08-08T09:13:00Z">
              <w:rPr>
                <w:rFonts w:asciiTheme="minorHAnsi" w:hAnsiTheme="minorHAnsi" w:cs="Arial"/>
                <w:sz w:val="22"/>
                <w:szCs w:val="22"/>
              </w:rPr>
            </w:rPrChange>
          </w:rPr>
          <w:t xml:space="preserve">=1 for well drained sandy soils and </w:t>
        </w:r>
        <w:r w:rsidRPr="006B5CC8">
          <w:rPr>
            <w:rPrChange w:id="384" w:author="Megan Creutzburg" w:date="2013-08-08T09:13:00Z">
              <w:rPr>
                <w:rFonts w:asciiTheme="minorHAnsi" w:hAnsiTheme="minorHAnsi" w:cs="Arial"/>
                <w:sz w:val="22"/>
                <w:szCs w:val="22"/>
              </w:rPr>
            </w:rPrChange>
          </w:rPr>
          <w:fldChar w:fldCharType="begin"/>
        </w:r>
        <w:r w:rsidRPr="006B5CC8">
          <w:rPr>
            <w:rPrChange w:id="385" w:author="Megan Creutzburg" w:date="2013-08-08T09:13:00Z">
              <w:rPr>
                <w:rFonts w:asciiTheme="minorHAnsi" w:hAnsiTheme="minorHAnsi" w:cs="Arial"/>
                <w:sz w:val="22"/>
                <w:szCs w:val="22"/>
              </w:rPr>
            </w:rPrChange>
          </w:rPr>
          <w:instrText xml:space="preserve"> HYPERLINK "http://www.nrel.colostate.edu/projects/century/manual4/man96.html" \l "DRAIN" </w:instrText>
        </w:r>
        <w:r w:rsidRPr="006B5CC8">
          <w:rPr>
            <w:rPrChange w:id="386" w:author="Megan Creutzburg" w:date="2013-08-08T09:13:00Z">
              <w:rPr>
                <w:rFonts w:asciiTheme="minorHAnsi" w:hAnsiTheme="minorHAnsi" w:cs="Arial"/>
                <w:sz w:val="22"/>
                <w:szCs w:val="22"/>
              </w:rPr>
            </w:rPrChange>
          </w:rPr>
          <w:fldChar w:fldCharType="separate"/>
        </w:r>
        <w:r w:rsidRPr="006B5CC8">
          <w:rPr>
            <w:rPrChange w:id="387" w:author="Megan Creutzburg" w:date="2013-08-08T09:13:00Z">
              <w:rPr>
                <w:rFonts w:asciiTheme="minorHAnsi" w:hAnsiTheme="minorHAnsi" w:cs="Arial"/>
                <w:sz w:val="22"/>
                <w:szCs w:val="22"/>
              </w:rPr>
            </w:rPrChange>
          </w:rPr>
          <w:t>DRAIN</w:t>
        </w:r>
        <w:r w:rsidRPr="006B5CC8">
          <w:rPr>
            <w:rPrChange w:id="388" w:author="Megan Creutzburg" w:date="2013-08-08T09:13:00Z">
              <w:rPr>
                <w:rFonts w:asciiTheme="minorHAnsi" w:hAnsiTheme="minorHAnsi" w:cs="Arial"/>
                <w:sz w:val="22"/>
                <w:szCs w:val="22"/>
              </w:rPr>
            </w:rPrChange>
          </w:rPr>
          <w:fldChar w:fldCharType="end"/>
        </w:r>
        <w:r w:rsidRPr="006B5CC8">
          <w:rPr>
            <w:rPrChange w:id="389" w:author="Megan Creutzburg" w:date="2013-08-08T09:13:00Z">
              <w:rPr>
                <w:rFonts w:asciiTheme="minorHAnsi" w:hAnsiTheme="minorHAnsi" w:cs="Arial"/>
                <w:sz w:val="22"/>
                <w:szCs w:val="22"/>
              </w:rPr>
            </w:rPrChange>
          </w:rPr>
          <w:t>=0 for a poorly drained clay soil).</w:t>
        </w:r>
      </w:ins>
    </w:p>
    <w:p w:rsidR="006B5CC8" w:rsidRPr="006B5CC8" w:rsidRDefault="006B5CC8">
      <w:pPr>
        <w:numPr>
          <w:ilvl w:val="0"/>
          <w:numId w:val="2"/>
        </w:numPr>
        <w:tabs>
          <w:tab w:val="clear" w:pos="1872"/>
          <w:tab w:val="num" w:pos="1512"/>
        </w:tabs>
        <w:rPr>
          <w:ins w:id="390" w:author="Megan Creutzburg" w:date="2013-08-08T09:12:00Z"/>
          <w:rPrChange w:id="391" w:author="Megan Creutzburg" w:date="2013-08-08T09:13:00Z">
            <w:rPr>
              <w:ins w:id="392" w:author="Megan Creutzburg" w:date="2013-08-08T09:12:00Z"/>
              <w:rFonts w:asciiTheme="minorHAnsi" w:hAnsiTheme="minorHAnsi" w:cs="Arial"/>
              <w:sz w:val="22"/>
              <w:szCs w:val="22"/>
            </w:rPr>
          </w:rPrChange>
        </w:rPr>
        <w:pPrChange w:id="393" w:author="Megan Creutzburg" w:date="2013-08-08T09:14:00Z">
          <w:pPr>
            <w:pStyle w:val="HTMLPreformatted"/>
            <w:numPr>
              <w:numId w:val="9"/>
            </w:numPr>
            <w:ind w:left="1512" w:hanging="360"/>
          </w:pPr>
        </w:pPrChange>
      </w:pPr>
      <w:bookmarkStart w:id="394" w:name="BASEF"/>
      <w:ins w:id="395" w:author="Megan Creutzburg" w:date="2013-08-08T09:11:00Z">
        <w:r w:rsidRPr="006B5CC8">
          <w:rPr>
            <w:rPrChange w:id="396" w:author="Megan Creutzburg" w:date="2013-08-08T09:13:00Z">
              <w:rPr>
                <w:rFonts w:asciiTheme="minorHAnsi" w:hAnsiTheme="minorHAnsi" w:cs="Arial"/>
                <w:sz w:val="22"/>
                <w:szCs w:val="22"/>
              </w:rPr>
            </w:rPrChange>
          </w:rPr>
          <w:t>basef</w:t>
        </w:r>
        <w:bookmarkEnd w:id="394"/>
        <w:r w:rsidRPr="006B5CC8">
          <w:rPr>
            <w:rPrChange w:id="397" w:author="Megan Creutzburg" w:date="2013-08-08T09:13:00Z">
              <w:rPr>
                <w:rFonts w:asciiTheme="minorHAnsi" w:hAnsiTheme="minorHAnsi" w:cs="Arial"/>
                <w:sz w:val="22"/>
                <w:szCs w:val="22"/>
              </w:rPr>
            </w:rPrChange>
          </w:rPr>
          <w:t xml:space="preserve"> - </w:t>
        </w:r>
      </w:ins>
      <w:bookmarkStart w:id="398" w:name="STORMF"/>
      <w:ins w:id="399" w:author="Megan Creutzburg" w:date="2013-08-08T09:14:00Z">
        <w:r w:rsidRPr="006B5CC8">
          <w:rPr>
            <w:rPrChange w:id="400" w:author="Megan Creutzburg" w:date="2013-08-08T09:14:00Z">
              <w:rPr>
                <w:rFonts w:asciiTheme="minorHAnsi" w:hAnsiTheme="minorHAnsi" w:cs="Arial"/>
                <w:sz w:val="22"/>
                <w:szCs w:val="22"/>
              </w:rPr>
            </w:rPrChange>
          </w:rPr>
          <w:t xml:space="preserve">fraction per month of subsoil </w:t>
        </w:r>
        <w:r>
          <w:t>water</w:t>
        </w:r>
        <w:r w:rsidRPr="006B5CC8">
          <w:rPr>
            <w:rPrChange w:id="401" w:author="Megan Creutzburg" w:date="2013-08-08T09:14:00Z">
              <w:rPr>
                <w:rFonts w:asciiTheme="minorHAnsi" w:hAnsiTheme="minorHAnsi" w:cs="Arial"/>
                <w:sz w:val="22"/>
                <w:szCs w:val="22"/>
              </w:rPr>
            </w:rPrChange>
          </w:rPr>
          <w:t xml:space="preserve"> going into stream flow</w:t>
        </w:r>
      </w:ins>
    </w:p>
    <w:p w:rsidR="006B5CC8" w:rsidRDefault="006B5CC8">
      <w:pPr>
        <w:numPr>
          <w:ilvl w:val="0"/>
          <w:numId w:val="2"/>
        </w:numPr>
        <w:tabs>
          <w:tab w:val="clear" w:pos="1872"/>
          <w:tab w:val="num" w:pos="1512"/>
        </w:tabs>
        <w:rPr>
          <w:ins w:id="402" w:author="Melissa Lucash" w:date="2014-05-07T15:22:00Z"/>
        </w:rPr>
        <w:pPrChange w:id="403" w:author="Megan Creutzburg" w:date="2013-08-08T09:14:00Z">
          <w:pPr>
            <w:pStyle w:val="HTMLPreformatted"/>
            <w:numPr>
              <w:numId w:val="9"/>
            </w:numPr>
            <w:ind w:left="1512" w:hanging="360"/>
          </w:pPr>
        </w:pPrChange>
      </w:pPr>
      <w:ins w:id="404" w:author="Megan Creutzburg" w:date="2013-08-08T09:11:00Z">
        <w:r w:rsidRPr="006B5CC8">
          <w:rPr>
            <w:rPrChange w:id="405" w:author="Megan Creutzburg" w:date="2013-08-08T09:13:00Z">
              <w:rPr>
                <w:rFonts w:asciiTheme="minorHAnsi" w:hAnsiTheme="minorHAnsi" w:cs="Arial"/>
                <w:sz w:val="22"/>
                <w:szCs w:val="22"/>
              </w:rPr>
            </w:rPrChange>
          </w:rPr>
          <w:t>stormf</w:t>
        </w:r>
        <w:bookmarkEnd w:id="398"/>
        <w:r w:rsidRPr="006B5CC8">
          <w:rPr>
            <w:rPrChange w:id="406" w:author="Megan Creutzburg" w:date="2013-08-08T09:13:00Z">
              <w:rPr>
                <w:rFonts w:asciiTheme="minorHAnsi" w:hAnsiTheme="minorHAnsi" w:cs="Arial"/>
                <w:sz w:val="22"/>
                <w:szCs w:val="22"/>
              </w:rPr>
            </w:rPrChange>
          </w:rPr>
          <w:t xml:space="preserve"> - </w:t>
        </w:r>
      </w:ins>
      <w:ins w:id="407" w:author="Megan Creutzburg" w:date="2013-08-08T09:12:00Z">
        <w:r w:rsidRPr="006B5CC8">
          <w:rPr>
            <w:rPrChange w:id="408" w:author="Megan Creutzburg" w:date="2013-08-08T09:13:00Z">
              <w:rPr>
                <w:rFonts w:asciiTheme="minorHAnsi" w:hAnsiTheme="minorHAnsi" w:cs="Arial"/>
                <w:sz w:val="22"/>
                <w:szCs w:val="22"/>
              </w:rPr>
            </w:rPrChange>
          </w:rPr>
          <w:t>the fraction of the soil water content lost as fast stream flow</w:t>
        </w:r>
      </w:ins>
    </w:p>
    <w:p w:rsidR="00697BDA" w:rsidRPr="003836A9" w:rsidRDefault="00697BDA" w:rsidP="006F6491">
      <w:pPr>
        <w:ind w:left="1512"/>
      </w:pPr>
    </w:p>
    <w:p w:rsidR="008619C9" w:rsidRDefault="008619C9" w:rsidP="006F6491">
      <w:pPr>
        <w:pStyle w:val="Heading3"/>
        <w:tabs>
          <w:tab w:val="clear" w:pos="3870"/>
        </w:tabs>
        <w:ind w:left="1170" w:hanging="1170"/>
      </w:pPr>
      <w:bookmarkStart w:id="409" w:name="_Toc387241546"/>
      <w:r>
        <w:t xml:space="preserve">Nitrogen </w:t>
      </w:r>
      <w:r w:rsidR="00B7169F">
        <w:t xml:space="preserve">Inputs- </w:t>
      </w:r>
      <w:r>
        <w:t>Slope, Intercept</w:t>
      </w:r>
      <w:bookmarkEnd w:id="409"/>
    </w:p>
    <w:p w:rsidR="00180918" w:rsidRDefault="00C63F5E" w:rsidP="00C63F5E">
      <w:pPr>
        <w:pStyle w:val="textbody"/>
        <w:rPr>
          <w:ins w:id="410" w:author="Melissa Lucash" w:date="2014-05-07T15:28:00Z"/>
        </w:rPr>
      </w:pPr>
      <w:r>
        <w:t xml:space="preserve">Determines </w:t>
      </w:r>
      <w:ins w:id="411" w:author="Melissa Lucash" w:date="2014-05-07T15:23:00Z">
        <w:r w:rsidR="00180918">
          <w:t>N deposition rates</w:t>
        </w:r>
      </w:ins>
      <w:del w:id="412" w:author="Melissa Lucash" w:date="2014-05-07T15:23:00Z">
        <w:r w:rsidR="004D1669" w:rsidDel="00180918">
          <w:delText xml:space="preserve">monthly </w:delText>
        </w:r>
        <w:r w:rsidDel="00180918">
          <w:delText xml:space="preserve">N </w:delText>
        </w:r>
        <w:r w:rsidR="004D1669" w:rsidDel="00180918">
          <w:delText>inputs</w:delText>
        </w:r>
      </w:del>
      <w:r w:rsidR="004D1669">
        <w:t xml:space="preserve"> (both </w:t>
      </w:r>
      <w:ins w:id="413" w:author="Melissa Lucash" w:date="2014-05-07T15:23:00Z">
        <w:r w:rsidR="00180918">
          <w:t xml:space="preserve">wet and dry </w:t>
        </w:r>
      </w:ins>
      <w:r>
        <w:t>deposition</w:t>
      </w:r>
      <w:del w:id="414" w:author="Melissa Lucash" w:date="2014-05-07T15:23:00Z">
        <w:r w:rsidDel="00180918">
          <w:delText xml:space="preserve"> </w:delText>
        </w:r>
        <w:r w:rsidR="004D1669" w:rsidDel="00180918">
          <w:delText xml:space="preserve">and biological </w:delText>
        </w:r>
        <w:r w:rsidR="00B7169F" w:rsidDel="00180918">
          <w:delText>fixation</w:delText>
        </w:r>
      </w:del>
      <w:r w:rsidR="004D1669">
        <w:t>)</w:t>
      </w:r>
      <w:ins w:id="415" w:author="Melissa Lucash" w:date="2014-05-07T15:29:00Z">
        <w:r w:rsidR="00180918">
          <w:t xml:space="preserve"> using simple regression:</w:t>
        </w:r>
      </w:ins>
      <w:del w:id="416" w:author="Melissa Lucash" w:date="2014-05-07T15:23:00Z">
        <w:r w:rsidR="00B7169F" w:rsidDel="00180918">
          <w:delText xml:space="preserve"> </w:delText>
        </w:r>
        <w:r w:rsidDel="00180918">
          <w:delText>rates as a function of precipitation</w:delText>
        </w:r>
      </w:del>
      <w:del w:id="417" w:author="Melissa Lucash" w:date="2014-05-07T15:29:00Z">
        <w:r w:rsidDel="00180918">
          <w:delText>.</w:delText>
        </w:r>
      </w:del>
      <w:ins w:id="418" w:author="Melissa Lucash" w:date="2014-05-07T15:27:00Z">
        <w:r w:rsidR="00180918">
          <w:t xml:space="preserve"> </w:t>
        </w:r>
      </w:ins>
    </w:p>
    <w:p w:rsidR="00180918" w:rsidRPr="00C63F5E" w:rsidRDefault="00180918" w:rsidP="00180918">
      <w:pPr>
        <w:pStyle w:val="textbody"/>
        <w:rPr>
          <w:ins w:id="419" w:author="Melissa Lucash" w:date="2014-05-07T15:28:00Z"/>
        </w:rPr>
      </w:pPr>
      <w:ins w:id="420" w:author="Melissa Lucash" w:date="2014-05-07T15:28:00Z">
        <w:r>
          <w:t xml:space="preserve">Total N deposition = </w:t>
        </w:r>
      </w:ins>
      <w:ins w:id="421" w:author="Melissa Lucash" w:date="2014-05-07T15:29:00Z">
        <w:r>
          <w:t>(</w:t>
        </w:r>
      </w:ins>
      <w:ins w:id="422" w:author="Melissa Lucash" w:date="2014-05-07T15:28:00Z">
        <w:r>
          <w:t>AtmosNslope*precipitation) + A</w:t>
        </w:r>
      </w:ins>
      <w:ins w:id="423" w:author="Melissa Lucash" w:date="2014-05-07T15:30:00Z">
        <w:r>
          <w:t>t</w:t>
        </w:r>
      </w:ins>
      <w:ins w:id="424" w:author="Melissa Lucash" w:date="2014-05-07T15:28:00Z">
        <w:r>
          <w:t>mosNinter</w:t>
        </w:r>
      </w:ins>
    </w:p>
    <w:p w:rsidR="00180918" w:rsidRDefault="00180918" w:rsidP="00C63F5E">
      <w:pPr>
        <w:pStyle w:val="textbody"/>
        <w:rPr>
          <w:ins w:id="425" w:author="Melissa Lucash" w:date="2014-05-07T15:29:00Z"/>
        </w:rPr>
      </w:pPr>
      <w:ins w:id="426" w:author="Melissa Lucash" w:date="2014-05-07T15:27:00Z">
        <w:r>
          <w:t xml:space="preserve">The </w:t>
        </w:r>
      </w:ins>
      <w:del w:id="427" w:author="Melissa Lucash" w:date="2014-05-07T15:27:00Z">
        <w:r w:rsidR="00C63F5E" w:rsidDel="00180918">
          <w:delText xml:space="preserve"> </w:delText>
        </w:r>
      </w:del>
      <w:ins w:id="428" w:author="Melissa Lucash" w:date="2014-05-07T15:27:00Z">
        <w:r>
          <w:t>Atmos</w:t>
        </w:r>
        <w:r w:rsidRPr="00180918">
          <w:t>Nslope parameter controls how the amount of wet deposition, i.e. how much N is deposited during rain events, with higher slopes generating more N deposition.  Dry deposition is controll</w:t>
        </w:r>
        <w:r>
          <w:t>ed by the N intercept parameter</w:t>
        </w:r>
      </w:ins>
      <w:ins w:id="429" w:author="Melissa Lucash" w:date="2014-05-07T15:28:00Z">
        <w:r>
          <w:t>,</w:t>
        </w:r>
      </w:ins>
      <w:ins w:id="430" w:author="Melissa Lucash" w:date="2014-05-07T15:27:00Z">
        <w:r w:rsidRPr="00180918">
          <w:t xml:space="preserve"> which is constant </w:t>
        </w:r>
        <w:r>
          <w:t xml:space="preserve">and </w:t>
        </w:r>
      </w:ins>
      <w:ins w:id="431" w:author="Melissa Lucash" w:date="2014-05-07T15:30:00Z">
        <w:r>
          <w:t xml:space="preserve">is </w:t>
        </w:r>
      </w:ins>
      <w:ins w:id="432" w:author="Melissa Lucash" w:date="2014-05-07T15:27:00Z">
        <w:r>
          <w:t>not a function of precipita</w:t>
        </w:r>
        <w:r w:rsidRPr="00180918">
          <w:t>tion.</w:t>
        </w:r>
      </w:ins>
    </w:p>
    <w:p w:rsidR="00180918" w:rsidRPr="002F79C3" w:rsidRDefault="00180918" w:rsidP="00180918">
      <w:pPr>
        <w:pStyle w:val="textbody"/>
        <w:rPr>
          <w:ins w:id="433" w:author="Melissa Lucash" w:date="2014-05-07T15:29:00Z"/>
          <w:i/>
        </w:rPr>
      </w:pPr>
      <w:ins w:id="434" w:author="Melissa Lucash" w:date="2014-05-07T15:29:00Z">
        <w:r>
          <w:rPr>
            <w:b/>
          </w:rPr>
          <w:t>User Tip</w:t>
        </w:r>
        <w:r w:rsidRPr="002F79C3">
          <w:rPr>
            <w:b/>
          </w:rPr>
          <w:t>:</w:t>
        </w:r>
        <w:r>
          <w:t xml:space="preserve"> </w:t>
        </w:r>
      </w:ins>
      <w:ins w:id="435" w:author="Melissa Lucash" w:date="2014-05-07T15:30:00Z">
        <w:r>
          <w:rPr>
            <w:i/>
          </w:rPr>
          <w:t>Adjust the slope and intercept until the monthly or annual N deposition in the century-succession-monthly-log.csv is similar to literature values.</w:t>
        </w:r>
      </w:ins>
    </w:p>
    <w:p w:rsidR="00180918" w:rsidRDefault="00180918" w:rsidP="00C63F5E">
      <w:pPr>
        <w:pStyle w:val="textbody"/>
        <w:rPr>
          <w:ins w:id="436" w:author="Melissa Lucash" w:date="2014-05-07T15:28:00Z"/>
        </w:rPr>
      </w:pPr>
    </w:p>
    <w:p w:rsidR="00C63F5E" w:rsidRPr="00C63F5E" w:rsidDel="00180918" w:rsidRDefault="00C63F5E" w:rsidP="00C63F5E">
      <w:pPr>
        <w:pStyle w:val="textbody"/>
        <w:rPr>
          <w:del w:id="437" w:author="Melissa Lucash" w:date="2014-05-07T15:28:00Z"/>
        </w:rPr>
      </w:pPr>
      <w:del w:id="438" w:author="Melissa Lucash" w:date="2014-05-07T15:23:00Z">
        <w:r w:rsidDel="00180918">
          <w:lastRenderedPageBreak/>
          <w:delText xml:space="preserve"> </w:delText>
        </w:r>
      </w:del>
    </w:p>
    <w:p w:rsidR="008619C9" w:rsidRDefault="008619C9" w:rsidP="006F6491">
      <w:pPr>
        <w:pStyle w:val="Heading3"/>
        <w:tabs>
          <w:tab w:val="clear" w:pos="3870"/>
        </w:tabs>
        <w:ind w:left="1170" w:hanging="1170"/>
        <w:rPr>
          <w:ins w:id="439" w:author="Melissa Lucash" w:date="2014-05-07T15:23:00Z"/>
        </w:rPr>
      </w:pPr>
      <w:bookmarkStart w:id="440" w:name="_Toc387241547"/>
      <w:r>
        <w:t>Latitude</w:t>
      </w:r>
      <w:bookmarkEnd w:id="440"/>
    </w:p>
    <w:p w:rsidR="00180918" w:rsidRPr="00180918" w:rsidRDefault="00072ECA">
      <w:pPr>
        <w:pStyle w:val="textbody"/>
        <w:pPrChange w:id="441" w:author="Melissa Lucash" w:date="2014-05-07T15:23:00Z">
          <w:pPr>
            <w:pStyle w:val="Heading3"/>
          </w:pPr>
        </w:pPrChange>
      </w:pPr>
      <w:ins w:id="442" w:author="Melissa Lucash" w:date="2014-05-07T15:48:00Z">
        <w:r>
          <w:t>The latitude of the study site (</w:t>
        </w:r>
      </w:ins>
      <w:ins w:id="443" w:author="Melissa Lucash" w:date="2014-05-07T15:49:00Z">
        <w:r>
          <w:t>°</w:t>
        </w:r>
      </w:ins>
      <w:ins w:id="444" w:author="Melissa Lucash" w:date="2014-05-07T15:48:00Z">
        <w:r>
          <w:t>)</w:t>
        </w:r>
      </w:ins>
    </w:p>
    <w:p w:rsidR="004D1913" w:rsidRPr="004D1913" w:rsidRDefault="004D1913" w:rsidP="006F6491">
      <w:pPr>
        <w:pStyle w:val="Heading3"/>
        <w:tabs>
          <w:tab w:val="clear" w:pos="3870"/>
        </w:tabs>
        <w:ind w:left="1170" w:hanging="1170"/>
      </w:pPr>
      <w:bookmarkStart w:id="445" w:name="_Toc387241548"/>
      <w:r w:rsidRPr="004D1913">
        <w:t>Decay Rate</w:t>
      </w:r>
      <w:r w:rsidR="002449FC">
        <w:t>s</w:t>
      </w:r>
      <w:r w:rsidRPr="004D1913">
        <w:t xml:space="preserve"> of</w:t>
      </w:r>
      <w:r w:rsidR="002449FC">
        <w:t xml:space="preserve"> SOM1 surface, SOM1 soil,</w:t>
      </w:r>
      <w:r w:rsidRPr="004D1913">
        <w:t xml:space="preserve"> SOM2 and SOM3</w:t>
      </w:r>
      <w:bookmarkEnd w:id="445"/>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ins w:id="446" w:author="Melissa Lucash" w:date="2014-05-07T15:24:00Z">
        <w:r w:rsidR="00180918">
          <w:rPr>
            <w:i/>
          </w:rPr>
          <w:t>.  Therefore</w:t>
        </w:r>
      </w:ins>
      <w:ins w:id="447" w:author="Melissa Lucash" w:date="2014-05-07T15:25:00Z">
        <w:r w:rsidR="00180918">
          <w:rPr>
            <w:i/>
          </w:rPr>
          <w:t>,</w:t>
        </w:r>
      </w:ins>
      <w:ins w:id="448" w:author="Melissa Lucash" w:date="2014-05-07T15:24:00Z">
        <w:r w:rsidR="00180918">
          <w:rPr>
            <w:i/>
          </w:rPr>
          <w:t xml:space="preserve"> the </w:t>
        </w:r>
      </w:ins>
      <w:ins w:id="449" w:author="Melissa Lucash" w:date="2014-05-07T15:25:00Z">
        <w:r w:rsidR="00180918">
          <w:rPr>
            <w:i/>
          </w:rPr>
          <w:t xml:space="preserve">maximum </w:t>
        </w:r>
      </w:ins>
      <w:ins w:id="450" w:author="Melissa Lucash" w:date="2014-05-07T15:24:00Z">
        <w:r w:rsidR="00180918">
          <w:rPr>
            <w:i/>
          </w:rPr>
          <w:t>decay rates should be higher in the surficial than the deeper pools (</w:t>
        </w:r>
      </w:ins>
      <w:ins w:id="451" w:author="Melissa Lucash" w:date="2014-05-07T15:25:00Z">
        <w:r w:rsidR="00180918">
          <w:rPr>
            <w:i/>
          </w:rPr>
          <w:t>i.e.</w:t>
        </w:r>
      </w:ins>
      <w:ins w:id="452" w:author="Melissa Lucash" w:date="2014-05-07T15:24:00Z">
        <w:r w:rsidR="00180918">
          <w:rPr>
            <w:i/>
          </w:rPr>
          <w:t xml:space="preserve"> </w:t>
        </w:r>
        <w:r w:rsidR="00180918" w:rsidRPr="00180918">
          <w:rPr>
            <w:i/>
            <w:sz w:val="22"/>
            <w:rPrChange w:id="453" w:author="Melissa Lucash" w:date="2014-05-07T15:26:00Z">
              <w:rPr>
                <w:i/>
              </w:rPr>
            </w:rPrChange>
          </w:rPr>
          <w:t>DecayRateSurf&gt;DecayRateSOM</w:t>
        </w:r>
      </w:ins>
      <w:ins w:id="454" w:author="Melissa Lucash" w:date="2014-05-07T15:25:00Z">
        <w:r w:rsidR="00180918" w:rsidRPr="00180918">
          <w:rPr>
            <w:i/>
            <w:sz w:val="22"/>
            <w:rPrChange w:id="455" w:author="Melissa Lucash" w:date="2014-05-07T15:26:00Z">
              <w:rPr>
                <w:i/>
              </w:rPr>
            </w:rPrChange>
          </w:rPr>
          <w:t>1</w:t>
        </w:r>
      </w:ins>
      <w:ins w:id="456" w:author="Melissa Lucash" w:date="2014-05-07T15:24:00Z">
        <w:r w:rsidR="00180918" w:rsidRPr="00180918">
          <w:rPr>
            <w:i/>
            <w:sz w:val="22"/>
            <w:rPrChange w:id="457" w:author="Melissa Lucash" w:date="2014-05-07T15:26:00Z">
              <w:rPr>
                <w:i/>
              </w:rPr>
            </w:rPrChange>
          </w:rPr>
          <w:t>&gt;</w:t>
        </w:r>
      </w:ins>
      <w:ins w:id="458" w:author="Melissa Lucash" w:date="2014-05-07T15:25:00Z">
        <w:r w:rsidR="00180918" w:rsidRPr="00180918">
          <w:rPr>
            <w:i/>
            <w:sz w:val="22"/>
            <w:rPrChange w:id="459" w:author="Melissa Lucash" w:date="2014-05-07T15:26:00Z">
              <w:rPr>
                <w:i/>
              </w:rPr>
            </w:rPrChange>
          </w:rPr>
          <w:t xml:space="preserve"> DecayRateSOM2&gt;</w:t>
        </w:r>
      </w:ins>
      <w:ins w:id="460" w:author="Melissa Lucash" w:date="2014-05-07T15:24:00Z">
        <w:r w:rsidR="00180918" w:rsidRPr="00180918">
          <w:rPr>
            <w:i/>
            <w:sz w:val="22"/>
            <w:rPrChange w:id="461" w:author="Melissa Lucash" w:date="2014-05-07T15:26:00Z">
              <w:rPr>
                <w:i/>
              </w:rPr>
            </w:rPrChange>
          </w:rPr>
          <w:t>DecayRateSOM3)</w:t>
        </w:r>
      </w:ins>
      <w:ins w:id="462" w:author="Melissa Lucash" w:date="2014-05-07T15:26:00Z">
        <w:r w:rsidR="00180918">
          <w:rPr>
            <w:i/>
          </w:rPr>
          <w:t>.</w:t>
        </w:r>
      </w:ins>
      <w:ins w:id="463" w:author="Melissa Lucash" w:date="2014-05-07T15:24:00Z">
        <w:r w:rsidR="00180918">
          <w:rPr>
            <w:i/>
          </w:rPr>
          <w:t xml:space="preserve"> </w:t>
        </w:r>
      </w:ins>
      <w:ins w:id="464" w:author="Melissa Lucash" w:date="2014-05-07T15:25:00Z">
        <w:r w:rsidR="00180918">
          <w:rPr>
            <w:i/>
          </w:rPr>
          <w:t xml:space="preserve">Also, </w:t>
        </w:r>
      </w:ins>
      <w:del w:id="465" w:author="Melissa Lucash" w:date="2014-05-07T15:24:00Z">
        <w:r w:rsidRPr="00095D4A" w:rsidDel="00180918">
          <w:rPr>
            <w:i/>
          </w:rPr>
          <w:delText xml:space="preserve"> </w:delText>
        </w:r>
      </w:del>
      <w:del w:id="466" w:author="Melissa Lucash" w:date="2014-05-07T15:25:00Z">
        <w:r w:rsidRPr="00095D4A" w:rsidDel="00180918">
          <w:rPr>
            <w:i/>
          </w:rPr>
          <w:delText xml:space="preserve">and </w:delText>
        </w:r>
      </w:del>
      <w:r w:rsidRPr="00095D4A">
        <w:rPr>
          <w:i/>
        </w:rPr>
        <w:t xml:space="preserve">the </w:t>
      </w:r>
      <w:ins w:id="467" w:author="Melissa Lucash" w:date="2014-05-07T15:26:00Z">
        <w:r w:rsidR="00180918">
          <w:rPr>
            <w:i/>
          </w:rPr>
          <w:t xml:space="preserve">total amount of C in </w:t>
        </w:r>
      </w:ins>
      <w:r w:rsidRPr="00095D4A">
        <w:rPr>
          <w:i/>
        </w:rPr>
        <w:t xml:space="preserve">soil </w:t>
      </w:r>
      <w:del w:id="468" w:author="Melissa Lucash" w:date="2014-05-07T15:26:00Z">
        <w:r w:rsidRPr="00095D4A" w:rsidDel="00180918">
          <w:rPr>
            <w:i/>
          </w:rPr>
          <w:delText xml:space="preserve">pools </w:delText>
        </w:r>
      </w:del>
      <w:r w:rsidRPr="00095D4A">
        <w:rPr>
          <w:i/>
        </w:rPr>
        <w:t xml:space="preserve">should slowly increase </w:t>
      </w:r>
      <w:del w:id="469" w:author="Melissa Lucash" w:date="2014-05-07T15:26:00Z">
        <w:r w:rsidRPr="00095D4A" w:rsidDel="00180918">
          <w:rPr>
            <w:i/>
          </w:rPr>
          <w:delText xml:space="preserve">in soil carbon </w:delText>
        </w:r>
      </w:del>
      <w:r w:rsidRPr="00095D4A">
        <w:rPr>
          <w:i/>
        </w:rPr>
        <w:t xml:space="preserve">over time in the absence of disturbance.  </w:t>
      </w:r>
    </w:p>
    <w:p w:rsidR="004B108E" w:rsidRPr="004D1913" w:rsidRDefault="007F6FBF" w:rsidP="006F6491">
      <w:pPr>
        <w:pStyle w:val="Heading3"/>
        <w:tabs>
          <w:tab w:val="clear" w:pos="3870"/>
        </w:tabs>
        <w:ind w:left="1170" w:hanging="1170"/>
      </w:pPr>
      <w:bookmarkStart w:id="470" w:name="_Toc387241549"/>
      <w:r>
        <w:t>N volatilization and Denitrification</w:t>
      </w:r>
      <w:bookmarkEnd w:id="470"/>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6F6491">
      <w:pPr>
        <w:pStyle w:val="Heading2"/>
        <w:tabs>
          <w:tab w:val="clear" w:pos="1836"/>
        </w:tabs>
        <w:ind w:left="1170" w:hanging="1170"/>
      </w:pPr>
      <w:bookmarkStart w:id="471" w:name="_Toc387241550"/>
      <w:r>
        <w:t>Fire Reduction Parameters</w:t>
      </w:r>
      <w:bookmarkEnd w:id="471"/>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6F6491">
      <w:pPr>
        <w:pStyle w:val="Heading3"/>
        <w:tabs>
          <w:tab w:val="clear" w:pos="3870"/>
        </w:tabs>
        <w:ind w:left="1170" w:hanging="1170"/>
      </w:pPr>
      <w:bookmarkStart w:id="472" w:name="_Toc387241551"/>
      <w:r>
        <w:t>Fire Severity</w:t>
      </w:r>
      <w:bookmarkEnd w:id="472"/>
    </w:p>
    <w:p w:rsidR="00364811" w:rsidRPr="00364811" w:rsidRDefault="00364811" w:rsidP="00364811">
      <w:pPr>
        <w:pStyle w:val="textbody"/>
      </w:pPr>
      <w:r>
        <w:t>The first column is fire severity, classes 1 – 5.  Severity should be listed in ascending order.</w:t>
      </w:r>
    </w:p>
    <w:p w:rsidR="00364811" w:rsidRDefault="00364811" w:rsidP="006F6491">
      <w:pPr>
        <w:pStyle w:val="Heading3"/>
        <w:tabs>
          <w:tab w:val="clear" w:pos="3870"/>
        </w:tabs>
        <w:ind w:left="1170" w:hanging="1170"/>
      </w:pPr>
      <w:bookmarkStart w:id="473" w:name="_Toc387241552"/>
      <w:r>
        <w:lastRenderedPageBreak/>
        <w:t>Wood Reduction</w:t>
      </w:r>
      <w:bookmarkEnd w:id="473"/>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6F6491">
      <w:pPr>
        <w:pStyle w:val="Heading3"/>
        <w:tabs>
          <w:tab w:val="clear" w:pos="3870"/>
        </w:tabs>
        <w:ind w:left="1170" w:hanging="1170"/>
      </w:pPr>
      <w:bookmarkStart w:id="474" w:name="_Toc387241553"/>
      <w:r>
        <w:t>Litter Reduction</w:t>
      </w:r>
      <w:bookmarkEnd w:id="474"/>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6F6491">
      <w:pPr>
        <w:pStyle w:val="Heading2"/>
        <w:tabs>
          <w:tab w:val="clear" w:pos="1836"/>
        </w:tabs>
        <w:ind w:left="1170" w:hanging="1170"/>
      </w:pPr>
      <w:bookmarkStart w:id="475" w:name="_Toc387241554"/>
      <w:r>
        <w:t>Harvest Reduction Parameters</w:t>
      </w:r>
      <w:bookmarkEnd w:id="475"/>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6F6491">
      <w:pPr>
        <w:pStyle w:val="Heading3"/>
        <w:tabs>
          <w:tab w:val="clear" w:pos="3870"/>
        </w:tabs>
        <w:ind w:left="1170" w:hanging="1170"/>
      </w:pPr>
      <w:bookmarkStart w:id="476" w:name="_Toc387241555"/>
      <w:r>
        <w:t>Prescription Name</w:t>
      </w:r>
      <w:bookmarkEnd w:id="476"/>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6F6491">
      <w:pPr>
        <w:pStyle w:val="Heading3"/>
        <w:tabs>
          <w:tab w:val="clear" w:pos="3870"/>
        </w:tabs>
        <w:ind w:left="1170" w:hanging="1170"/>
      </w:pPr>
      <w:bookmarkStart w:id="477" w:name="_Toc387241556"/>
      <w:r>
        <w:t>Wood Reduction</w:t>
      </w:r>
      <w:bookmarkEnd w:id="477"/>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6F6491">
      <w:pPr>
        <w:pStyle w:val="Heading3"/>
        <w:tabs>
          <w:tab w:val="clear" w:pos="3870"/>
        </w:tabs>
        <w:ind w:left="1170" w:hanging="1170"/>
      </w:pPr>
      <w:bookmarkStart w:id="478" w:name="_Toc387241557"/>
      <w:r>
        <w:t>Litter Reduction</w:t>
      </w:r>
      <w:bookmarkEnd w:id="478"/>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6F6491">
      <w:pPr>
        <w:pStyle w:val="Heading2"/>
        <w:tabs>
          <w:tab w:val="clear" w:pos="1836"/>
        </w:tabs>
        <w:ind w:left="1170" w:hanging="1170"/>
      </w:pPr>
      <w:bookmarkStart w:id="479" w:name="_Toc387241558"/>
      <w:r>
        <w:t>Ecoregion-dependent Species Parameters</w:t>
      </w:r>
      <w:bookmarkEnd w:id="197"/>
      <w:bookmarkEnd w:id="479"/>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lastRenderedPageBreak/>
        <w:t>M</w:t>
      </w:r>
      <w:r w:rsidR="00DA34CE">
        <w:t xml:space="preserve">aximum </w:t>
      </w:r>
      <w:r w:rsidR="00FB351B">
        <w:t xml:space="preserve">monthly </w:t>
      </w:r>
      <w:r w:rsidR="00AD0A48">
        <w:t>aboveground net primary production</w:t>
      </w:r>
      <w:r w:rsidR="00463418">
        <w:t xml:space="preserve"> (ANPP</w:t>
      </w:r>
      <w:del w:id="480" w:author="Megan Creutzburg" w:date="2013-08-08T08:26:00Z">
        <w:r w:rsidR="00AD0A48" w:rsidDel="006C2A14">
          <w:delText>)</w:delText>
        </w:r>
        <w:r w:rsidR="00DA34CE" w:rsidDel="006C2A14">
          <w:delText xml:space="preserve">, </w:delText>
        </w:r>
      </w:del>
      <w:ins w:id="481" w:author="Megan Creutzburg" w:date="2013-08-08T08:26:00Z">
        <w:r w:rsidR="006C2A14">
          <w:t>). Note this</w:t>
        </w:r>
      </w:ins>
      <w:ins w:id="482" w:author="Megan Creutzburg" w:date="2013-08-08T08:27:00Z">
        <w:r w:rsidR="006C2A14">
          <w:t xml:space="preserve"> parameter</w:t>
        </w:r>
      </w:ins>
      <w:ins w:id="483" w:author="Megan Creutzburg" w:date="2013-08-08T08:26:00Z">
        <w:r w:rsidR="006C2A14">
          <w:t xml:space="preserve"> is in units of biomass, not carbon (C)</w:t>
        </w:r>
      </w:ins>
      <w:ins w:id="484" w:author="Megan Creutzburg" w:date="2013-08-08T08:27:00Z">
        <w:r w:rsidR="006C2A14">
          <w:t xml:space="preserve">.  </w:t>
        </w:r>
      </w:ins>
      <w:ins w:id="485" w:author="Megan Creutzburg" w:date="2013-08-08T08:28:00Z">
        <w:r w:rsidR="004C049D">
          <w:t>C</w:t>
        </w:r>
      </w:ins>
      <w:ins w:id="486" w:author="Megan Creutzburg" w:date="2013-08-08T08:27:00Z">
        <w:r w:rsidR="006C2A14">
          <w:t xml:space="preserve"> generally comprises roughly 50% of biomass.</w:t>
        </w:r>
      </w:ins>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ins w:id="487" w:author="Megan Creutzburg" w:date="2013-08-08T08:27:00Z">
        <w:r w:rsidR="006C2A14" w:rsidRPr="006C2A14">
          <w:t xml:space="preserve"> </w:t>
        </w:r>
        <w:r w:rsidR="006C2A14">
          <w:t xml:space="preserve">Note this parameter is in units of biomass, not carbon (C).  </w:t>
        </w:r>
      </w:ins>
      <w:ins w:id="488" w:author="Megan Creutzburg" w:date="2013-08-08T08:28:00Z">
        <w:r w:rsidR="004C049D">
          <w:t>C</w:t>
        </w:r>
      </w:ins>
      <w:ins w:id="489" w:author="Megan Creutzburg" w:date="2013-08-08T08:27:00Z">
        <w:r w:rsidR="006C2A14">
          <w:t xml:space="preserve"> generally comprises roughly 50% of biomass.</w:t>
        </w:r>
      </w:ins>
    </w:p>
    <w:p w:rsidR="00DA34CE" w:rsidRDefault="00DA34CE" w:rsidP="00DA34CE">
      <w:pPr>
        <w:pStyle w:val="textbody"/>
      </w:pPr>
      <w:r>
        <w:t>Each parameter has its own table.</w:t>
      </w:r>
    </w:p>
    <w:p w:rsidR="00DA34CE" w:rsidRDefault="00DA34CE" w:rsidP="006F6491">
      <w:pPr>
        <w:pStyle w:val="Heading3"/>
        <w:tabs>
          <w:tab w:val="clear" w:pos="3870"/>
        </w:tabs>
        <w:ind w:left="1170" w:hanging="1170"/>
      </w:pPr>
      <w:bookmarkStart w:id="490" w:name="_Toc112490879"/>
      <w:bookmarkStart w:id="491" w:name="_Toc387241559"/>
      <w:r>
        <w:t>First Row – Ecoregions</w:t>
      </w:r>
      <w:bookmarkEnd w:id="490"/>
      <w:bookmarkEnd w:id="491"/>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6F6491">
      <w:pPr>
        <w:pStyle w:val="Heading3"/>
        <w:tabs>
          <w:tab w:val="clear" w:pos="3870"/>
        </w:tabs>
        <w:ind w:left="1170" w:hanging="1170"/>
      </w:pPr>
      <w:bookmarkStart w:id="492" w:name="_Toc112490880"/>
      <w:bookmarkStart w:id="493" w:name="_Toc387241560"/>
      <w:r>
        <w:t>Other Rows – Species Parameters</w:t>
      </w:r>
      <w:bookmarkEnd w:id="492"/>
      <w:bookmarkEnd w:id="493"/>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6F6491">
      <w:pPr>
        <w:pStyle w:val="Heading3"/>
        <w:tabs>
          <w:tab w:val="clear" w:pos="3870"/>
        </w:tabs>
        <w:ind w:left="1170" w:hanging="1170"/>
      </w:pPr>
      <w:bookmarkStart w:id="494" w:name="_Toc107735771"/>
      <w:bookmarkStart w:id="495" w:name="_Toc112490882"/>
      <w:bookmarkStart w:id="496" w:name="_Ref140207866"/>
      <w:bookmarkStart w:id="497" w:name="_Toc387241561"/>
      <w:bookmarkEnd w:id="198"/>
      <w:r>
        <w:t>Maximum</w:t>
      </w:r>
      <w:bookmarkEnd w:id="494"/>
      <w:r w:rsidR="00FB351B">
        <w:t>Monthly</w:t>
      </w:r>
      <w:r w:rsidR="00AD0A48">
        <w:t>ANPP</w:t>
      </w:r>
      <w:r>
        <w:t xml:space="preserve"> Table</w:t>
      </w:r>
      <w:bookmarkEnd w:id="495"/>
      <w:bookmarkEnd w:id="496"/>
      <w:bookmarkEnd w:id="497"/>
    </w:p>
    <w:p w:rsidR="00090526" w:rsidRDefault="00DA34CE" w:rsidP="00090526">
      <w:pPr>
        <w:pStyle w:val="textbody"/>
        <w:rPr>
          <w:ins w:id="498" w:author="Melissa Lucash" w:date="2014-05-07T15:51:00Z"/>
        </w:rPr>
      </w:pPr>
      <w:r>
        <w:t xml:space="preserve">This parameter is the maximum </w:t>
      </w:r>
      <w:r w:rsidR="007172E2">
        <w:t>possible aboveground net primary productivity (ANPP</w:t>
      </w:r>
      <w:r w:rsidR="00AD0A48">
        <w:t xml:space="preserve">) for </w:t>
      </w:r>
      <w:del w:id="499" w:author="Megan Creutzburg" w:date="2013-09-23T11:37:00Z">
        <w:r w:rsidR="00AD0A48" w:rsidDel="00354162">
          <w:delText xml:space="preserve">the </w:delText>
        </w:r>
      </w:del>
      <w:ins w:id="500" w:author="Megan Creutzburg" w:date="2013-09-23T11:37:00Z">
        <w:r w:rsidR="00354162">
          <w:t xml:space="preserve">each cohort of each </w:t>
        </w:r>
      </w:ins>
      <w:r w:rsidR="00AD0A48">
        <w:t>species</w:t>
      </w:r>
      <w:r w:rsidR="007172E2">
        <w:t xml:space="preserve"> in the ecoregion.  Value:  0</w:t>
      </w:r>
      <w:r>
        <w:t xml:space="preserve"> ≤ </w:t>
      </w:r>
      <w:r w:rsidR="00AD0A48">
        <w:t>integer</w:t>
      </w:r>
      <w:r>
        <w:t xml:space="preserve"> ≤ 10</w:t>
      </w:r>
      <w:r w:rsidR="00601BDD">
        <w:t>0</w:t>
      </w:r>
      <w:r>
        <w:t xml:space="preserve">,000.  Units: g </w:t>
      </w:r>
      <w:ins w:id="501" w:author="Megan Creutzburg" w:date="2013-08-08T08:27:00Z">
        <w:r w:rsidR="004C049D">
          <w:t xml:space="preserve">biomass </w:t>
        </w:r>
      </w:ins>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ins w:id="502" w:author="Melissa Lucash" w:date="2014-05-07T15:51:00Z">
        <w:r w:rsidR="00090526">
          <w:t>Default value: 0</w:t>
        </w:r>
      </w:ins>
    </w:p>
    <w:p w:rsidR="00DA34CE" w:rsidDel="005C3220" w:rsidRDefault="00F150AC" w:rsidP="00DA34CE">
      <w:pPr>
        <w:pStyle w:val="textbody"/>
        <w:rPr>
          <w:del w:id="503" w:author="Melissa Lucash" w:date="2014-05-07T15:33:00Z"/>
        </w:rPr>
      </w:pPr>
      <w:ins w:id="504" w:author="Megan Creutzburg" w:date="2013-08-08T08:29:00Z">
        <w:r w:rsidRPr="00090526">
          <w:rPr>
            <w:b/>
            <w:rPrChange w:id="505" w:author="Melissa Lucash" w:date="2014-05-07T15:51:00Z">
              <w:rPr/>
            </w:rPrChange>
          </w:rPr>
          <w:t>Note</w:t>
        </w:r>
      </w:ins>
      <w:ins w:id="506" w:author="Melissa Lucash" w:date="2014-05-07T15:51:00Z">
        <w:r w:rsidR="00090526" w:rsidRPr="00090526">
          <w:rPr>
            <w:b/>
            <w:rPrChange w:id="507" w:author="Melissa Lucash" w:date="2014-05-07T15:51:00Z">
              <w:rPr/>
            </w:rPrChange>
          </w:rPr>
          <w:t>:</w:t>
        </w:r>
      </w:ins>
      <w:ins w:id="508" w:author="Megan Creutzburg" w:date="2013-08-08T08:29:00Z">
        <w:r>
          <w:t xml:space="preserve"> </w:t>
        </w:r>
        <w:del w:id="509" w:author="Melissa Lucash" w:date="2014-05-07T15:51:00Z">
          <w:r w:rsidDel="00090526">
            <w:delText>that t</w:delText>
          </w:r>
        </w:del>
      </w:ins>
      <w:ins w:id="510" w:author="Melissa Lucash" w:date="2014-05-07T15:51:00Z">
        <w:r w:rsidR="00090526">
          <w:t>T</w:t>
        </w:r>
      </w:ins>
      <w:ins w:id="511" w:author="Megan Creutzburg" w:date="2013-08-08T08:29:00Z">
        <w:r>
          <w:t>his parameter is in units of biomass but output from Landis-Century is in units of C</w:t>
        </w:r>
      </w:ins>
      <w:ins w:id="512" w:author="Melissa Lucash" w:date="2014-05-07T15:51:00Z">
        <w:r w:rsidR="00090526">
          <w:t xml:space="preserve"> (</w:t>
        </w:r>
      </w:ins>
      <w:ins w:id="513" w:author="Megan Creutzburg" w:date="2013-08-08T08:29:00Z">
        <w:del w:id="514" w:author="Melissa Lucash" w:date="2014-05-07T15:51:00Z">
          <w:r w:rsidDel="00090526">
            <w:delText xml:space="preserve">.  </w:delText>
          </w:r>
        </w:del>
      </w:ins>
      <w:ins w:id="515" w:author="Megan Creutzburg" w:date="2013-08-08T08:30:00Z">
        <w:r>
          <w:t>C generally comprises roughly 50% of biomass</w:t>
        </w:r>
        <w:del w:id="516" w:author="Melissa Lucash" w:date="2014-05-07T15:33:00Z">
          <w:r w:rsidDel="005C3220">
            <w:delText xml:space="preserve"> </w:delText>
          </w:r>
        </w:del>
        <w:r>
          <w:t xml:space="preserve">.  </w:t>
        </w:r>
      </w:ins>
      <w:ins w:id="517" w:author="Melissa Lucash" w:date="2014-05-07T15:51:00Z">
        <w:r w:rsidR="00090526">
          <w:t xml:space="preserve">Also, remember </w:t>
        </w:r>
      </w:ins>
      <w:ins w:id="518" w:author="Melissa Lucash" w:date="2014-05-07T15:52:00Z">
        <w:r w:rsidR="00090526">
          <w:t>that t</w:t>
        </w:r>
      </w:ins>
      <w:ins w:id="519" w:author="Melissa Lucash" w:date="2014-05-07T15:50:00Z">
        <w:r w:rsidR="00090526">
          <w:t xml:space="preserve">his is the maximum monthly ANPP </w:t>
        </w:r>
        <w:r w:rsidR="00090526">
          <w:lastRenderedPageBreak/>
          <w:t>during the growing season</w:t>
        </w:r>
      </w:ins>
      <w:ins w:id="520" w:author="Melissa Lucash" w:date="2014-05-07T15:52:00Z">
        <w:r w:rsidR="00090526">
          <w:t>, not the average annual ANPP often reported in the literature.</w:t>
        </w:r>
      </w:ins>
      <w:del w:id="521" w:author="Melissa Lucash" w:date="2014-05-07T15:33:00Z">
        <w:r w:rsidR="007172E2" w:rsidDel="005C3220">
          <w:delText>Default value: 0</w:delText>
        </w:r>
      </w:del>
      <w:ins w:id="522" w:author="Megan Creutzburg" w:date="2013-09-23T11:38:00Z">
        <w:del w:id="523" w:author="Melissa Lucash" w:date="2014-05-07T15:33:00Z">
          <w:r w:rsidR="00354162" w:rsidDel="005C3220">
            <w:delText>. It is recommended that this value remain constant across ecoregions.</w:delText>
          </w:r>
        </w:del>
      </w:ins>
    </w:p>
    <w:p w:rsidR="005C3220" w:rsidRDefault="005C3220" w:rsidP="006F6491">
      <w:pPr>
        <w:pStyle w:val="textbody"/>
        <w:rPr>
          <w:ins w:id="524" w:author="Melissa Lucash" w:date="2014-05-07T15:33:00Z"/>
        </w:rPr>
      </w:pPr>
      <w:bookmarkStart w:id="525" w:name="_Toc112490883"/>
      <w:bookmarkStart w:id="526" w:name="_Ref140207868"/>
    </w:p>
    <w:p w:rsidR="00DA34CE" w:rsidRDefault="008A2112" w:rsidP="006F6491">
      <w:pPr>
        <w:pStyle w:val="Heading3"/>
        <w:tabs>
          <w:tab w:val="clear" w:pos="3870"/>
        </w:tabs>
        <w:ind w:left="1170" w:hanging="1170"/>
      </w:pPr>
      <w:bookmarkStart w:id="527" w:name="_Toc387241562"/>
      <w:r>
        <w:t xml:space="preserve">MaximumBiomass </w:t>
      </w:r>
      <w:r w:rsidR="00DA34CE">
        <w:t>Table</w:t>
      </w:r>
      <w:bookmarkEnd w:id="525"/>
      <w:bookmarkEnd w:id="526"/>
      <w:bookmarkEnd w:id="527"/>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rsidR="0030267A" w:rsidRDefault="00AD0A48" w:rsidP="006F6491">
      <w:pPr>
        <w:pStyle w:val="Heading2"/>
        <w:tabs>
          <w:tab w:val="clear" w:pos="1836"/>
        </w:tabs>
        <w:ind w:left="1170" w:hanging="1170"/>
      </w:pPr>
      <w:bookmarkStart w:id="528" w:name="_Ref140060996"/>
      <w:bookmarkStart w:id="529" w:name="_Toc387241563"/>
      <w:r>
        <w:t>AgeOnlyDisturbances:BiomassParameters</w:t>
      </w:r>
      <w:bookmarkEnd w:id="528"/>
      <w:bookmarkEnd w:id="529"/>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5F1C43" w:rsidRDefault="005F1C43" w:rsidP="00633534">
      <w:pPr>
        <w:pStyle w:val="textbody"/>
      </w:pPr>
    </w:p>
    <w:p w:rsidR="009E5A53" w:rsidRDefault="009E5A53" w:rsidP="00285A23">
      <w:pPr>
        <w:pStyle w:val="Heading1"/>
      </w:pPr>
      <w:bookmarkStart w:id="530" w:name="_Ref140059391"/>
      <w:bookmarkStart w:id="531" w:name="_Ref109371329"/>
      <w:bookmarkStart w:id="532" w:name="_Toc133339122"/>
      <w:bookmarkStart w:id="533" w:name="_Toc282434158"/>
      <w:bookmarkStart w:id="534" w:name="_Toc387241576"/>
      <w:r>
        <w:t>Output Files</w:t>
      </w:r>
      <w:bookmarkEnd w:id="534"/>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r w:rsidR="006F6491">
        <w:rPr>
          <w:i/>
        </w:rPr>
        <w:t xml:space="preserve"> </w:t>
      </w:r>
      <w:commentRangeStart w:id="535"/>
      <w:ins w:id="536" w:author="Melissa Lucash" w:date="2014-05-07T16:03:00Z">
        <w:r w:rsidR="006F6491" w:rsidRPr="006F6491">
          <w:rPr>
            <w:b/>
            <w:i/>
            <w:rPrChange w:id="537" w:author="Melissa Lucash" w:date="2014-05-07T16:03:00Z">
              <w:rPr>
                <w:i/>
              </w:rPr>
            </w:rPrChange>
          </w:rPr>
          <w:t xml:space="preserve">These spreadsheets </w:t>
        </w:r>
        <w:commentRangeEnd w:id="535"/>
        <w:r w:rsidR="006F6491">
          <w:rPr>
            <w:rStyle w:val="CommentReference"/>
          </w:rPr>
          <w:commentReference w:id="535"/>
        </w:r>
        <w:r w:rsidR="006F6491" w:rsidRPr="006F6491">
          <w:rPr>
            <w:b/>
            <w:i/>
            <w:rPrChange w:id="538" w:author="Melissa Lucash" w:date="2014-05-07T16:03:00Z">
              <w:rPr>
                <w:i/>
              </w:rPr>
            </w:rPrChange>
          </w:rPr>
          <w:t>will list all the output parameters, their description and units.</w:t>
        </w:r>
      </w:ins>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These data can be compared to Ameriflux monthly data.  Also included are monthly temperature and precipitation and soil temperature.  These allow a quick cross-reference to your input data.</w:t>
      </w:r>
    </w:p>
    <w:p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final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Pr="00CC0885">
        <w:rPr>
          <w:b/>
          <w:i/>
        </w:rPr>
        <w:t>N</w:t>
      </w:r>
      <w:r w:rsidRPr="00CC0885">
        <w:rPr>
          <w:i/>
        </w:rPr>
        <w:t xml:space="preserve"> times, where </w:t>
      </w:r>
      <w:r w:rsidRPr="00CC0885">
        <w:rPr>
          <w:b/>
          <w:i/>
        </w:rPr>
        <w:t>N</w:t>
      </w:r>
      <w:r w:rsidRPr="00CC0885">
        <w:rPr>
          <w:i/>
        </w:rPr>
        <w:t xml:space="preserve"> is the succession time</w:t>
      </w:r>
      <w:r>
        <w:rPr>
          <w:i/>
        </w:rPr>
        <w:t xml:space="preserve"> </w:t>
      </w:r>
      <w:r w:rsidRPr="00CC0885">
        <w:rPr>
          <w:i/>
        </w:rPr>
        <w:t xml:space="preserve">step.  The </w:t>
      </w:r>
      <w:r w:rsidRPr="00CC0885">
        <w:rPr>
          <w:b/>
          <w:i/>
        </w:rPr>
        <w:t>average</w:t>
      </w:r>
      <w:r w:rsidRPr="00CC0885">
        <w:rPr>
          <w:i/>
        </w:rPr>
        <w:t xml:space="preserve"> of these </w:t>
      </w:r>
      <w:del w:id="539" w:author="Megan Creutzburg" w:date="2013-08-08T08:57:00Z">
        <w:r w:rsidRPr="00CC0885" w:rsidDel="00B944DA">
          <w:rPr>
            <w:b/>
            <w:i/>
          </w:rPr>
          <w:delText>N</w:delText>
        </w:r>
        <w:r w:rsidRPr="00CC0885" w:rsidDel="00B944DA">
          <w:rPr>
            <w:i/>
          </w:rPr>
          <w:delText xml:space="preserve"> </w:delText>
        </w:r>
      </w:del>
      <w:r w:rsidRPr="00CC0885">
        <w:rPr>
          <w:i/>
        </w:rPr>
        <w:t>probabilities is used.</w:t>
      </w:r>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s runs.</w:t>
      </w:r>
    </w:p>
    <w:p w:rsidR="00B76DBD" w:rsidRDefault="00B76DBD" w:rsidP="00285A23">
      <w:pPr>
        <w:pStyle w:val="Heading1"/>
      </w:pPr>
      <w:bookmarkStart w:id="540" w:name="_Toc387241577"/>
      <w:r>
        <w:lastRenderedPageBreak/>
        <w:t>Initial Communities Input File</w:t>
      </w:r>
      <w:bookmarkEnd w:id="531"/>
      <w:bookmarkEnd w:id="532"/>
      <w:bookmarkEnd w:id="533"/>
      <w:bookmarkEnd w:id="540"/>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6F6491">
      <w:pPr>
        <w:pStyle w:val="Heading2"/>
        <w:tabs>
          <w:tab w:val="clear" w:pos="1836"/>
        </w:tabs>
        <w:ind w:left="1170" w:hanging="1170"/>
      </w:pPr>
      <w:bookmarkStart w:id="541" w:name="_Toc133339123"/>
      <w:bookmarkStart w:id="542" w:name="_Toc282434159"/>
      <w:bookmarkStart w:id="543" w:name="_Toc387241578"/>
      <w:r>
        <w:t>Example File</w:t>
      </w:r>
      <w:bookmarkEnd w:id="541"/>
      <w:bookmarkEnd w:id="542"/>
      <w:bookmarkEnd w:id="543"/>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6F6491">
      <w:pPr>
        <w:pStyle w:val="Heading2"/>
        <w:tabs>
          <w:tab w:val="clear" w:pos="1836"/>
        </w:tabs>
        <w:ind w:left="1170" w:hanging="1170"/>
      </w:pPr>
      <w:bookmarkStart w:id="544" w:name="_Toc133339124"/>
      <w:bookmarkStart w:id="545" w:name="_Toc282434160"/>
      <w:bookmarkStart w:id="546" w:name="_Toc387241579"/>
      <w:r>
        <w:lastRenderedPageBreak/>
        <w:t>LandisData</w:t>
      </w:r>
      <w:bookmarkEnd w:id="544"/>
      <w:bookmarkEnd w:id="545"/>
      <w:bookmarkEnd w:id="546"/>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6F6491">
      <w:pPr>
        <w:pStyle w:val="Heading2"/>
        <w:tabs>
          <w:tab w:val="clear" w:pos="1836"/>
        </w:tabs>
        <w:ind w:left="1170" w:hanging="1170"/>
      </w:pPr>
      <w:bookmarkStart w:id="547" w:name="_Toc133339125"/>
      <w:bookmarkStart w:id="548" w:name="_Toc282434161"/>
      <w:bookmarkStart w:id="549" w:name="_Toc387241580"/>
      <w:r>
        <w:t>Initial Community Class Definitions</w:t>
      </w:r>
      <w:bookmarkEnd w:id="547"/>
      <w:bookmarkEnd w:id="548"/>
      <w:bookmarkEnd w:id="549"/>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550" w:name="_Toc133339126"/>
      <w:bookmarkStart w:id="551" w:name="_Toc282434162"/>
      <w:bookmarkStart w:id="552" w:name="_Toc387241581"/>
      <w:r>
        <w:t>MapCode</w:t>
      </w:r>
      <w:bookmarkEnd w:id="550"/>
      <w:bookmarkEnd w:id="551"/>
      <w:bookmarkEnd w:id="552"/>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C6C17">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553" w:name="_Toc133339127"/>
      <w:bookmarkStart w:id="554" w:name="_Toc282434163"/>
      <w:bookmarkStart w:id="555" w:name="_Toc387241582"/>
      <w:r>
        <w:t>Species Present</w:t>
      </w:r>
      <w:bookmarkEnd w:id="553"/>
      <w:bookmarkEnd w:id="554"/>
      <w:bookmarkEnd w:id="555"/>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556" w:name="_Toc133339128"/>
      <w:bookmarkStart w:id="557" w:name="_Toc282434164"/>
      <w:bookmarkStart w:id="558" w:name="_Toc387241583"/>
      <w:r>
        <w:t>Grouping Species Ages into Cohorts</w:t>
      </w:r>
      <w:bookmarkEnd w:id="556"/>
      <w:bookmarkEnd w:id="557"/>
      <w:bookmarkEnd w:id="558"/>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If the succession timestep is 10, then the cohorts for this species initially at each site in this class will 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559" w:name="_Toc387241584"/>
      <w:r>
        <w:lastRenderedPageBreak/>
        <w:t>Input File – Age-only Disturbances</w:t>
      </w:r>
      <w:bookmarkEnd w:id="530"/>
      <w:bookmarkEnd w:id="559"/>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C6C17">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C6C17" w:rsidRPr="00BC6C17">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6F6491">
      <w:pPr>
        <w:pStyle w:val="Heading2"/>
        <w:tabs>
          <w:tab w:val="clear" w:pos="1836"/>
        </w:tabs>
        <w:ind w:left="1170" w:hanging="1170"/>
      </w:pPr>
      <w:bookmarkStart w:id="560" w:name="_Toc387241585"/>
      <w:r>
        <w:t>LandisData</w:t>
      </w:r>
      <w:bookmarkEnd w:id="560"/>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6F6491">
      <w:pPr>
        <w:pStyle w:val="Heading2"/>
        <w:tabs>
          <w:tab w:val="clear" w:pos="1836"/>
        </w:tabs>
        <w:ind w:left="1170" w:hanging="1170"/>
      </w:pPr>
      <w:bookmarkStart w:id="561" w:name="_Toc387241586"/>
      <w:r>
        <w:t>CohortBiomassReductions Table</w:t>
      </w:r>
      <w:bookmarkEnd w:id="561"/>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562" w:name="_Toc387241587"/>
      <w:r>
        <w:t>Disturbance</w:t>
      </w:r>
      <w:bookmarkEnd w:id="562"/>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563" w:name="_Toc387241588"/>
      <w:r>
        <w:t>Woody</w:t>
      </w:r>
      <w:bookmarkEnd w:id="563"/>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564" w:name="_Toc387241589"/>
      <w:r>
        <w:t>Non-Woody</w:t>
      </w:r>
      <w:bookmarkEnd w:id="564"/>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6F6491">
      <w:pPr>
        <w:pStyle w:val="Heading2"/>
        <w:tabs>
          <w:tab w:val="clear" w:pos="1836"/>
        </w:tabs>
        <w:ind w:left="1170" w:hanging="1170"/>
      </w:pPr>
      <w:bookmarkStart w:id="565" w:name="_Toc387241590"/>
      <w:r>
        <w:lastRenderedPageBreak/>
        <w:t>DeadPool</w:t>
      </w:r>
      <w:r w:rsidR="0045325A">
        <w:t>Reductions Table</w:t>
      </w:r>
      <w:bookmarkEnd w:id="565"/>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566" w:name="_Toc387241591"/>
      <w:r>
        <w:t>Disturbance</w:t>
      </w:r>
      <w:bookmarkEnd w:id="566"/>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567" w:name="_Toc387241592"/>
      <w:r>
        <w:t>Woody</w:t>
      </w:r>
      <w:bookmarkEnd w:id="567"/>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568" w:name="_Toc387241593"/>
      <w:r w:rsidRPr="00297CB7">
        <w:t>Non-Woody</w:t>
      </w:r>
      <w:bookmarkEnd w:id="568"/>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1"/>
          <w:footerReference w:type="default" r:id="rId12"/>
          <w:pgSz w:w="12240" w:h="15840" w:code="1"/>
          <w:pgMar w:top="1627" w:right="1627" w:bottom="2707" w:left="1627" w:header="936" w:footer="720" w:gutter="0"/>
          <w:pgNumType w:start="1"/>
          <w:cols w:space="720"/>
          <w:docGrid w:linePitch="360"/>
        </w:sectPr>
      </w:pPr>
      <w:bookmarkStart w:id="569" w:name="_Toc112490864"/>
    </w:p>
    <w:p w:rsidR="005D746B" w:rsidRDefault="005D746B" w:rsidP="00285A23">
      <w:pPr>
        <w:pStyle w:val="Heading1"/>
      </w:pPr>
      <w:bookmarkStart w:id="570" w:name="_Toc387241594"/>
      <w:commentRangeStart w:id="571"/>
      <w:r>
        <w:lastRenderedPageBreak/>
        <w:t xml:space="preserve">Example </w:t>
      </w:r>
      <w:bookmarkEnd w:id="569"/>
      <w:r>
        <w:t>Inputs</w:t>
      </w:r>
      <w:commentRangeEnd w:id="571"/>
      <w:r w:rsidR="005C3220">
        <w:rPr>
          <w:rStyle w:val="CommentReference"/>
          <w:rFonts w:ascii="Times New Roman" w:hAnsi="Times New Roman"/>
          <w:kern w:val="0"/>
        </w:rPr>
        <w:commentReference w:id="571"/>
      </w:r>
      <w:bookmarkEnd w:id="570"/>
    </w:p>
    <w:p w:rsidR="005D746B" w:rsidRDefault="005D746B" w:rsidP="006F6491">
      <w:pPr>
        <w:pStyle w:val="Heading2"/>
        <w:tabs>
          <w:tab w:val="clear" w:pos="1836"/>
        </w:tabs>
        <w:ind w:left="1170" w:hanging="1170"/>
      </w:pPr>
      <w:bookmarkStart w:id="572" w:name="_Toc387241595"/>
      <w:r>
        <w:t>Main Parameter File</w:t>
      </w:r>
      <w:bookmarkEnd w:id="572"/>
    </w:p>
    <w:p w:rsidR="0042646D" w:rsidRDefault="0042646D" w:rsidP="0042646D">
      <w:pPr>
        <w:pStyle w:val="textinputfile"/>
        <w:ind w:hanging="376"/>
      </w:pPr>
      <w:r>
        <w:t>LandisData  "Century Succession"</w:t>
      </w:r>
    </w:p>
    <w:p w:rsidR="0042646D" w:rsidRDefault="0042646D" w:rsidP="0042646D">
      <w:pPr>
        <w:pStyle w:val="textinputfile"/>
        <w:ind w:hanging="376"/>
      </w:pPr>
    </w:p>
    <w:p w:rsidR="0042646D" w:rsidRDefault="0042646D" w:rsidP="00285A23">
      <w:pPr>
        <w:pStyle w:val="textinputfile"/>
        <w:ind w:hanging="376"/>
        <w:outlineLvl w:val="0"/>
      </w:pPr>
      <w:r>
        <w:t>Timestep  1</w:t>
      </w:r>
    </w:p>
    <w:p w:rsidR="0042646D" w:rsidRDefault="0042646D" w:rsidP="0042646D">
      <w:pPr>
        <w:pStyle w:val="textinputfile"/>
        <w:ind w:hanging="376"/>
      </w:pPr>
    </w:p>
    <w:p w:rsidR="0042646D" w:rsidRDefault="0042646D" w:rsidP="00285A23">
      <w:pPr>
        <w:pStyle w:val="textinputfile"/>
        <w:ind w:hanging="376"/>
        <w:outlineLvl w:val="0"/>
      </w:pPr>
      <w:r>
        <w:t>SeedingAlgorithm  WardSeedDispersal</w:t>
      </w:r>
    </w:p>
    <w:p w:rsidR="0042646D" w:rsidRDefault="0042646D" w:rsidP="0042646D">
      <w:pPr>
        <w:pStyle w:val="textinputfile"/>
        <w:ind w:hanging="376"/>
      </w:pPr>
    </w:p>
    <w:p w:rsidR="006766E5" w:rsidRDefault="006766E5" w:rsidP="006766E5">
      <w:pPr>
        <w:pStyle w:val="textinputfile"/>
        <w:ind w:left="1170"/>
      </w:pPr>
      <w:r>
        <w:t>InitialCommunities      "initial-communities.txt"</w:t>
      </w:r>
    </w:p>
    <w:p w:rsidR="006766E5" w:rsidRDefault="006766E5" w:rsidP="006766E5">
      <w:pPr>
        <w:pStyle w:val="textinputfile"/>
        <w:ind w:left="1170"/>
      </w:pPr>
      <w:r>
        <w:t>InitialCommunitiesMap   "initial communities.gis"</w:t>
      </w:r>
    </w:p>
    <w:p w:rsidR="006766E5" w:rsidRDefault="006766E5" w:rsidP="0042646D">
      <w:pPr>
        <w:pStyle w:val="textinputfile"/>
        <w:ind w:hanging="376"/>
      </w:pPr>
    </w:p>
    <w:p w:rsidR="0042646D" w:rsidRDefault="0042646D" w:rsidP="0042646D">
      <w:pPr>
        <w:pStyle w:val="textinputfile"/>
        <w:ind w:hanging="376"/>
      </w:pPr>
      <w:r>
        <w:t>ClimateFile</w:t>
      </w:r>
      <w:r>
        <w:tab/>
        <w:t>ClimateInputsMultipleYear.txt</w:t>
      </w:r>
    </w:p>
    <w:p w:rsidR="0042646D" w:rsidRDefault="0042646D" w:rsidP="0042646D">
      <w:pPr>
        <w:pStyle w:val="textinputfile"/>
        <w:ind w:hanging="376"/>
      </w:pPr>
    </w:p>
    <w:p w:rsidR="0042646D" w:rsidRDefault="0042646D" w:rsidP="0042646D">
      <w:pPr>
        <w:pStyle w:val="textinputfile"/>
        <w:ind w:hanging="376"/>
      </w:pPr>
      <w:r>
        <w:t>CalibrateMod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r w:rsidRPr="004F2D00">
        <w:t>SpinupMortalityFraction 0.002</w:t>
      </w:r>
    </w:p>
    <w:p w:rsidR="004F2D00" w:rsidRDefault="004F2D00" w:rsidP="00820B38">
      <w:pPr>
        <w:pStyle w:val="textinputfile"/>
        <w:ind w:hanging="376"/>
        <w:outlineLvl w:val="0"/>
      </w:pPr>
    </w:p>
    <w:p w:rsidR="00820B38" w:rsidRDefault="00820B38" w:rsidP="00820B38">
      <w:pPr>
        <w:pStyle w:val="textinputfile"/>
        <w:ind w:hanging="376"/>
        <w:outlineLvl w:val="0"/>
      </w:pPr>
      <w:r>
        <w:t>WaterDecayFunction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r>
        <w:t>ProbEstablishAdjust 1</w:t>
      </w:r>
    </w:p>
    <w:p w:rsidR="004F2D00" w:rsidRDefault="004F2D00" w:rsidP="00820B38">
      <w:pPr>
        <w:pStyle w:val="textinputfile"/>
        <w:ind w:hanging="376"/>
        <w:outlineLvl w:val="0"/>
      </w:pPr>
    </w:p>
    <w:p w:rsidR="004F2D00" w:rsidRDefault="004F2D00" w:rsidP="004F2D00">
      <w:pPr>
        <w:pStyle w:val="textinputfile"/>
        <w:ind w:hanging="376"/>
        <w:outlineLvl w:val="0"/>
      </w:pPr>
      <w:r>
        <w:t>ANPPMapNames</w:t>
      </w:r>
      <w:r>
        <w:tab/>
      </w:r>
      <w:r>
        <w:tab/>
        <w:t>century/ag_npp-{timestep}.gis</w:t>
      </w:r>
    </w:p>
    <w:p w:rsidR="004F2D00" w:rsidRDefault="004F2D00" w:rsidP="004F2D00">
      <w:pPr>
        <w:pStyle w:val="textinputfile"/>
        <w:ind w:hanging="376"/>
        <w:outlineLvl w:val="0"/>
      </w:pPr>
      <w:r>
        <w:t>ANPPMapFrequency</w:t>
      </w:r>
      <w:r>
        <w:tab/>
        <w:t>5</w:t>
      </w:r>
    </w:p>
    <w:p w:rsidR="004F2D00" w:rsidRDefault="004F2D00" w:rsidP="004F2D00">
      <w:pPr>
        <w:pStyle w:val="textinputfile"/>
        <w:ind w:hanging="376"/>
        <w:outlineLvl w:val="0"/>
      </w:pPr>
      <w:r>
        <w:t>ANEEMapNames</w:t>
      </w:r>
      <w:r>
        <w:tab/>
      </w:r>
      <w:r>
        <w:tab/>
        <w:t>century/nee-{timestep}.gis</w:t>
      </w:r>
    </w:p>
    <w:p w:rsidR="004F2D00" w:rsidRDefault="004F2D00" w:rsidP="004F2D00">
      <w:pPr>
        <w:pStyle w:val="textinputfile"/>
        <w:ind w:hanging="376"/>
        <w:outlineLvl w:val="0"/>
      </w:pPr>
      <w:r>
        <w:t>ANEEMapFrequency</w:t>
      </w:r>
      <w:r>
        <w:tab/>
        <w:t>5</w:t>
      </w:r>
    </w:p>
    <w:p w:rsidR="00820B38" w:rsidRDefault="00820B38" w:rsidP="00820B38">
      <w:pPr>
        <w:pStyle w:val="textinputfile"/>
        <w:ind w:hanging="376"/>
        <w:outlineLvl w:val="0"/>
      </w:pPr>
    </w:p>
    <w:p w:rsidR="0042646D" w:rsidRDefault="0042646D" w:rsidP="00820B38">
      <w:pPr>
        <w:pStyle w:val="textinputfile"/>
        <w:ind w:hanging="376"/>
        <w:outlineLvl w:val="0"/>
      </w:pPr>
      <w:r>
        <w:t>AvailableLightBiomass</w:t>
      </w:r>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lastRenderedPageBreak/>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r>
        <w:t>SufficientLightTable</w:t>
      </w:r>
    </w:p>
    <w:p w:rsidR="0042646D" w:rsidRDefault="0042646D" w:rsidP="0042646D">
      <w:pPr>
        <w:pStyle w:val="textinputfile"/>
        <w:ind w:hanging="376"/>
      </w:pPr>
      <w:r>
        <w:t>&gt;&gt; Spp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r w:rsidRPr="00094570">
        <w:rPr>
          <w:sz w:val="16"/>
          <w:szCs w:val="16"/>
        </w:rPr>
        <w:t>SpeciesParameters</w:t>
      </w:r>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r w:rsidRPr="00094570">
        <w:rPr>
          <w:sz w:val="16"/>
          <w:szCs w:val="16"/>
        </w:rPr>
        <w:t>Funct</w:t>
      </w:r>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t>Epi-</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r w:rsidRPr="00094570">
        <w:rPr>
          <w:sz w:val="16"/>
          <w:szCs w:val="16"/>
        </w:rPr>
        <w:t>FRoot</w:t>
      </w:r>
      <w:r w:rsidRPr="00094570">
        <w:rPr>
          <w:sz w:val="16"/>
          <w:szCs w:val="16"/>
        </w:rPr>
        <w:tab/>
        <w:t>Wood</w:t>
      </w:r>
      <w:r w:rsidRPr="00094570">
        <w:rPr>
          <w:sz w:val="16"/>
          <w:szCs w:val="16"/>
        </w:rPr>
        <w:tab/>
      </w:r>
      <w:r w:rsidR="00C12A19">
        <w:rPr>
          <w:sz w:val="16"/>
          <w:szCs w:val="16"/>
        </w:rPr>
        <w:tab/>
      </w:r>
      <w:r w:rsidRPr="00094570">
        <w:rPr>
          <w:sz w:val="16"/>
          <w:szCs w:val="16"/>
        </w:rPr>
        <w:t>CRoot</w:t>
      </w:r>
      <w:r w:rsidRPr="00094570">
        <w:rPr>
          <w:sz w:val="16"/>
          <w:szCs w:val="16"/>
        </w:rPr>
        <w:tab/>
        <w:t>Leaf  FRoot Wood  CRoot Littr</w:t>
      </w:r>
    </w:p>
    <w:p w:rsidR="0042646D" w:rsidRPr="00094570" w:rsidRDefault="004F2D00" w:rsidP="0042646D">
      <w:pPr>
        <w:pStyle w:val="textinputfile"/>
        <w:ind w:hanging="376"/>
        <w:rPr>
          <w:sz w:val="16"/>
          <w:szCs w:val="16"/>
        </w:rPr>
      </w:pPr>
      <w:r>
        <w:rPr>
          <w:sz w:val="16"/>
          <w:szCs w:val="16"/>
        </w:rPr>
        <w:t>&gt;&gt;</w:t>
      </w:r>
      <w:r w:rsidR="0042646D" w:rsidRPr="00094570">
        <w:rPr>
          <w:sz w:val="16"/>
          <w:szCs w:val="16"/>
        </w:rPr>
        <w:t>ional</w:t>
      </w:r>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t>cormic</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CN    CN    CN    CN    CN</w:t>
      </w:r>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t>ance</w:t>
      </w:r>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r w:rsidRPr="004F2D00">
        <w:rPr>
          <w:sz w:val="16"/>
          <w:szCs w:val="16"/>
        </w:rPr>
        <w:t>abiebals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acerrubr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acersacc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all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papy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fraxamer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piceglau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bank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resi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stro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oputrem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querelli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querrubr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hujocci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iliamer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tsugcana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r>
        <w:t>FunctionalGroupParameters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t>DecayR</w:t>
      </w:r>
      <w:r w:rsidR="002A4B93">
        <w:rPr>
          <w:sz w:val="16"/>
          <w:szCs w:val="16"/>
        </w:rPr>
        <w:tab/>
        <w:t>WoodMo</w:t>
      </w:r>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r>
        <w:lastRenderedPageBreak/>
        <w:t>InitialEcoregionParameters</w:t>
      </w:r>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t>Minrl</w:t>
      </w:r>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r>
        <w:t>EcoregionParameters</w:t>
      </w:r>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t>StormF</w:t>
      </w:r>
      <w:r>
        <w:tab/>
        <w:t>BaseF</w:t>
      </w:r>
      <w:r>
        <w:tab/>
        <w:t>Drain</w:t>
      </w:r>
      <w:r>
        <w:tab/>
      </w:r>
      <w:r w:rsidR="00A168EF">
        <w:t>Atmos</w:t>
      </w:r>
      <w:r w:rsidR="00B7169F">
        <w:tab/>
      </w:r>
      <w:r>
        <w:t>Atmos</w:t>
      </w:r>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t>Fract</w:t>
      </w:r>
      <w:r>
        <w:tab/>
        <w:t>Fract</w:t>
      </w:r>
      <w:r>
        <w:tab/>
      </w:r>
      <w:r>
        <w:tab/>
      </w:r>
      <w:r w:rsidR="004E6505">
        <w:tab/>
      </w:r>
      <w:r>
        <w:t>N</w:t>
      </w:r>
      <w:r>
        <w:tab/>
      </w:r>
      <w:r w:rsidR="004E6505">
        <w:tab/>
      </w:r>
      <w:r>
        <w:t>N</w:t>
      </w:r>
      <w:r>
        <w:tab/>
      </w:r>
      <w:r w:rsidR="004E6505">
        <w:tab/>
      </w:r>
      <w:r>
        <w:t>itude</w:t>
      </w:r>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r>
        <w:t>frac</w:t>
      </w:r>
      <w:r>
        <w:tab/>
        <w:t>frac</w:t>
      </w:r>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r w:rsidRPr="002A4B93">
        <w:rPr>
          <w:sz w:val="16"/>
          <w:szCs w:val="16"/>
        </w:rPr>
        <w:t>StormF</w:t>
      </w:r>
      <w:r w:rsidRPr="002A4B93">
        <w:rPr>
          <w:sz w:val="16"/>
          <w:szCs w:val="16"/>
        </w:rPr>
        <w:tab/>
        <w:t>BaseF</w:t>
      </w:r>
      <w:r w:rsidRPr="002A4B93">
        <w:rPr>
          <w:sz w:val="16"/>
          <w:szCs w:val="16"/>
        </w:rPr>
        <w:tab/>
        <w:t>Drain</w:t>
      </w:r>
      <w:r w:rsidRPr="002A4B93">
        <w:rPr>
          <w:sz w:val="16"/>
          <w:szCs w:val="16"/>
        </w:rPr>
        <w:tab/>
        <w:t>Atmos</w:t>
      </w:r>
      <w:r w:rsidRPr="002A4B93">
        <w:rPr>
          <w:sz w:val="16"/>
          <w:szCs w:val="16"/>
        </w:rPr>
        <w:tab/>
        <w:t>Atmos</w:t>
      </w:r>
      <w:r w:rsidRPr="002A4B93">
        <w:rPr>
          <w:sz w:val="16"/>
          <w:szCs w:val="16"/>
        </w:rPr>
        <w:tab/>
        <w:t>Lat-</w:t>
      </w:r>
      <w:r>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Decay Denitrif</w:t>
      </w: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r w:rsidRPr="002A4B93">
        <w:rPr>
          <w:sz w:val="16"/>
          <w:szCs w:val="16"/>
        </w:rPr>
        <w:t>Fract</w:t>
      </w:r>
      <w:r w:rsidRPr="002A4B93">
        <w:rPr>
          <w:sz w:val="16"/>
          <w:szCs w:val="16"/>
        </w:rPr>
        <w:tab/>
        <w:t>Fract</w:t>
      </w:r>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r>
        <w:rPr>
          <w:sz w:val="16"/>
          <w:szCs w:val="16"/>
        </w:rPr>
        <w:t xml:space="preserve">itud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r w:rsidRPr="002A4B93">
        <w:rPr>
          <w:sz w:val="16"/>
          <w:szCs w:val="16"/>
        </w:rPr>
        <w:t>frac</w:t>
      </w:r>
      <w:r w:rsidRPr="002A4B93">
        <w:rPr>
          <w:sz w:val="16"/>
          <w:szCs w:val="16"/>
        </w:rPr>
        <w:tab/>
      </w:r>
      <w:r>
        <w:rPr>
          <w:sz w:val="16"/>
          <w:szCs w:val="16"/>
        </w:rPr>
        <w:tab/>
      </w:r>
      <w:r w:rsidRPr="002A4B93">
        <w:rPr>
          <w:sz w:val="16"/>
          <w:szCs w:val="16"/>
        </w:rPr>
        <w:t>frac</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r>
        <w:t>FireReductionParameters</w:t>
      </w:r>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t>Reduct</w:t>
      </w:r>
      <w:r>
        <w:tab/>
        <w:t>Reduct</w:t>
      </w:r>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r>
        <w:t>MonthlyMaxNPP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r>
        <w:t xml:space="preserve">abiebals   </w:t>
      </w:r>
      <w:r>
        <w:tab/>
        <w:t>150</w:t>
      </w:r>
    </w:p>
    <w:p w:rsidR="0042646D" w:rsidRDefault="0042646D" w:rsidP="0042646D">
      <w:pPr>
        <w:pStyle w:val="textinputfile"/>
        <w:ind w:hanging="376"/>
      </w:pPr>
      <w:r>
        <w:t xml:space="preserve">acerrubr   </w:t>
      </w:r>
      <w:r>
        <w:tab/>
        <w:t>200</w:t>
      </w:r>
      <w:r>
        <w:tab/>
      </w:r>
    </w:p>
    <w:p w:rsidR="0042646D" w:rsidRDefault="0042646D" w:rsidP="0042646D">
      <w:pPr>
        <w:pStyle w:val="textinputfile"/>
        <w:ind w:hanging="376"/>
      </w:pPr>
      <w:r>
        <w:t xml:space="preserve">acersacc   </w:t>
      </w:r>
      <w:r>
        <w:tab/>
        <w:t>200</w:t>
      </w:r>
      <w:r>
        <w:tab/>
      </w:r>
    </w:p>
    <w:p w:rsidR="0042646D" w:rsidRDefault="0042646D" w:rsidP="0042646D">
      <w:pPr>
        <w:pStyle w:val="textinputfile"/>
        <w:ind w:hanging="376"/>
      </w:pPr>
      <w:r>
        <w:t xml:space="preserve">betualle   </w:t>
      </w:r>
      <w:r>
        <w:tab/>
        <w:t>200</w:t>
      </w:r>
      <w:r>
        <w:tab/>
      </w:r>
    </w:p>
    <w:p w:rsidR="0042646D" w:rsidRDefault="0042646D" w:rsidP="0042646D">
      <w:pPr>
        <w:pStyle w:val="textinputfile"/>
        <w:ind w:hanging="376"/>
      </w:pPr>
      <w:r>
        <w:t xml:space="preserve">betupapy   </w:t>
      </w:r>
      <w:r>
        <w:tab/>
        <w:t>200</w:t>
      </w:r>
      <w:r>
        <w:tab/>
      </w:r>
    </w:p>
    <w:p w:rsidR="0042646D" w:rsidRDefault="0042646D" w:rsidP="0042646D">
      <w:pPr>
        <w:pStyle w:val="textinputfile"/>
        <w:ind w:hanging="376"/>
      </w:pPr>
      <w:r>
        <w:t xml:space="preserve">fraxamer   </w:t>
      </w:r>
      <w:r>
        <w:tab/>
        <w:t>200</w:t>
      </w:r>
    </w:p>
    <w:p w:rsidR="0042646D" w:rsidRDefault="0042646D" w:rsidP="0042646D">
      <w:pPr>
        <w:pStyle w:val="textinputfile"/>
        <w:ind w:hanging="376"/>
      </w:pPr>
      <w:r>
        <w:t xml:space="preserve">piceglau   </w:t>
      </w:r>
      <w:r>
        <w:tab/>
        <w:t>200</w:t>
      </w:r>
      <w:r>
        <w:tab/>
      </w:r>
    </w:p>
    <w:p w:rsidR="0042646D" w:rsidRDefault="0042646D" w:rsidP="0042646D">
      <w:pPr>
        <w:pStyle w:val="textinputfile"/>
        <w:ind w:hanging="376"/>
      </w:pPr>
      <w:r>
        <w:t xml:space="preserve">pinubank   </w:t>
      </w:r>
      <w:r>
        <w:tab/>
        <w:t>150</w:t>
      </w:r>
      <w:r>
        <w:tab/>
      </w:r>
    </w:p>
    <w:p w:rsidR="0042646D" w:rsidRDefault="0042646D" w:rsidP="0042646D">
      <w:pPr>
        <w:pStyle w:val="textinputfile"/>
        <w:ind w:hanging="376"/>
      </w:pPr>
      <w:r>
        <w:lastRenderedPageBreak/>
        <w:t xml:space="preserve">pinuresi   </w:t>
      </w:r>
      <w:r>
        <w:tab/>
        <w:t>150</w:t>
      </w:r>
      <w:r>
        <w:tab/>
      </w:r>
    </w:p>
    <w:p w:rsidR="0042646D" w:rsidRDefault="0042646D" w:rsidP="0042646D">
      <w:pPr>
        <w:pStyle w:val="textinputfile"/>
        <w:ind w:hanging="376"/>
      </w:pPr>
      <w:r>
        <w:t xml:space="preserve">pinustro   </w:t>
      </w:r>
      <w:r>
        <w:tab/>
        <w:t>150</w:t>
      </w:r>
      <w:r>
        <w:tab/>
      </w:r>
    </w:p>
    <w:p w:rsidR="0042646D" w:rsidRDefault="0042646D" w:rsidP="0042646D">
      <w:pPr>
        <w:pStyle w:val="textinputfile"/>
        <w:ind w:hanging="376"/>
      </w:pPr>
      <w:r>
        <w:t xml:space="preserve">poputrem   </w:t>
      </w:r>
      <w:r>
        <w:tab/>
        <w:t>200</w:t>
      </w:r>
      <w:r>
        <w:tab/>
      </w:r>
    </w:p>
    <w:p w:rsidR="0042646D" w:rsidRDefault="0042646D" w:rsidP="0042646D">
      <w:pPr>
        <w:pStyle w:val="textinputfile"/>
        <w:ind w:hanging="376"/>
      </w:pPr>
      <w:r>
        <w:t xml:space="preserve">querelli   </w:t>
      </w:r>
      <w:r>
        <w:tab/>
        <w:t>200</w:t>
      </w:r>
      <w:r>
        <w:tab/>
      </w:r>
    </w:p>
    <w:p w:rsidR="0042646D" w:rsidRDefault="0042646D" w:rsidP="0042646D">
      <w:pPr>
        <w:pStyle w:val="textinputfile"/>
        <w:ind w:hanging="376"/>
      </w:pPr>
      <w:r>
        <w:t>querrubr</w:t>
      </w:r>
      <w:r>
        <w:tab/>
      </w:r>
      <w:r w:rsidR="004E6505">
        <w:tab/>
      </w:r>
      <w:r>
        <w:t>200</w:t>
      </w:r>
      <w:r>
        <w:tab/>
        <w:t xml:space="preserve"> </w:t>
      </w:r>
    </w:p>
    <w:p w:rsidR="0042646D" w:rsidRDefault="0042646D" w:rsidP="0042646D">
      <w:pPr>
        <w:pStyle w:val="textinputfile"/>
        <w:ind w:hanging="376"/>
      </w:pPr>
      <w:r>
        <w:t xml:space="preserve">thujocci   </w:t>
      </w:r>
      <w:r>
        <w:tab/>
        <w:t>150</w:t>
      </w:r>
      <w:r>
        <w:tab/>
      </w:r>
    </w:p>
    <w:p w:rsidR="0042646D" w:rsidRDefault="0042646D" w:rsidP="0042646D">
      <w:pPr>
        <w:pStyle w:val="textinputfile"/>
        <w:ind w:hanging="376"/>
      </w:pPr>
      <w:r>
        <w:t xml:space="preserve">tiliamer   </w:t>
      </w:r>
      <w:r>
        <w:tab/>
        <w:t>200</w:t>
      </w:r>
    </w:p>
    <w:p w:rsidR="0042646D" w:rsidRDefault="0042646D" w:rsidP="0042646D">
      <w:pPr>
        <w:pStyle w:val="textinputfile"/>
        <w:ind w:hanging="376"/>
      </w:pPr>
      <w:r>
        <w:t xml:space="preserve">tsugcana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r>
        <w:t>MaxBiomass</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r>
        <w:t xml:space="preserve">abiebals  </w:t>
      </w:r>
      <w:r>
        <w:tab/>
        <w:t>20000</w:t>
      </w:r>
    </w:p>
    <w:p w:rsidR="0042646D" w:rsidRDefault="0042646D" w:rsidP="0042646D">
      <w:pPr>
        <w:pStyle w:val="textinputfile"/>
        <w:ind w:hanging="376"/>
      </w:pPr>
      <w:r>
        <w:t xml:space="preserve">acerrubr  </w:t>
      </w:r>
      <w:r>
        <w:tab/>
        <w:t>15000</w:t>
      </w:r>
    </w:p>
    <w:p w:rsidR="0042646D" w:rsidRDefault="0042646D" w:rsidP="0042646D">
      <w:pPr>
        <w:pStyle w:val="textinputfile"/>
        <w:ind w:hanging="376"/>
      </w:pPr>
      <w:r>
        <w:t xml:space="preserve">acersacc  </w:t>
      </w:r>
      <w:r>
        <w:tab/>
        <w:t>25000</w:t>
      </w:r>
      <w:r>
        <w:tab/>
      </w:r>
      <w:r>
        <w:tab/>
      </w:r>
    </w:p>
    <w:p w:rsidR="0042646D" w:rsidRDefault="0042646D" w:rsidP="0042646D">
      <w:pPr>
        <w:pStyle w:val="textinputfile"/>
        <w:ind w:hanging="376"/>
      </w:pPr>
      <w:r>
        <w:t xml:space="preserve">betualle  </w:t>
      </w:r>
      <w:r>
        <w:tab/>
        <w:t>25000</w:t>
      </w:r>
      <w:r>
        <w:tab/>
      </w:r>
      <w:r>
        <w:tab/>
      </w:r>
    </w:p>
    <w:p w:rsidR="0042646D" w:rsidRDefault="0042646D" w:rsidP="0042646D">
      <w:pPr>
        <w:pStyle w:val="textinputfile"/>
        <w:ind w:hanging="376"/>
      </w:pPr>
      <w:r>
        <w:t xml:space="preserve">betupapy  </w:t>
      </w:r>
      <w:r>
        <w:tab/>
        <w:t>17500</w:t>
      </w:r>
    </w:p>
    <w:p w:rsidR="0042646D" w:rsidRDefault="0042646D" w:rsidP="0042646D">
      <w:pPr>
        <w:pStyle w:val="textinputfile"/>
        <w:ind w:hanging="376"/>
      </w:pPr>
      <w:r>
        <w:t xml:space="preserve">fraxamer  </w:t>
      </w:r>
      <w:r>
        <w:tab/>
        <w:t>25000</w:t>
      </w:r>
      <w:r>
        <w:tab/>
      </w:r>
      <w:r>
        <w:tab/>
      </w:r>
    </w:p>
    <w:p w:rsidR="0042646D" w:rsidRDefault="0042646D" w:rsidP="0042646D">
      <w:pPr>
        <w:pStyle w:val="textinputfile"/>
        <w:ind w:hanging="376"/>
      </w:pPr>
      <w:r>
        <w:t xml:space="preserve">piceglau  </w:t>
      </w:r>
      <w:r>
        <w:tab/>
        <w:t>18000</w:t>
      </w:r>
      <w:r>
        <w:tab/>
      </w:r>
      <w:r>
        <w:tab/>
      </w:r>
    </w:p>
    <w:p w:rsidR="0042646D" w:rsidRDefault="0042646D" w:rsidP="0042646D">
      <w:pPr>
        <w:pStyle w:val="textinputfile"/>
        <w:ind w:hanging="376"/>
      </w:pPr>
      <w:r>
        <w:t xml:space="preserve">pinubank  </w:t>
      </w:r>
      <w:r>
        <w:tab/>
        <w:t>15000</w:t>
      </w:r>
      <w:r>
        <w:tab/>
      </w:r>
      <w:r>
        <w:tab/>
      </w:r>
    </w:p>
    <w:p w:rsidR="0042646D" w:rsidRDefault="0042646D" w:rsidP="0042646D">
      <w:pPr>
        <w:pStyle w:val="textinputfile"/>
        <w:ind w:hanging="376"/>
      </w:pPr>
      <w:r>
        <w:t xml:space="preserve">pinuresi  </w:t>
      </w:r>
      <w:r>
        <w:tab/>
        <w:t>20000</w:t>
      </w:r>
      <w:r>
        <w:tab/>
      </w:r>
      <w:r>
        <w:tab/>
      </w:r>
    </w:p>
    <w:p w:rsidR="0042646D" w:rsidRDefault="0042646D" w:rsidP="0042646D">
      <w:pPr>
        <w:pStyle w:val="textinputfile"/>
        <w:ind w:hanging="376"/>
      </w:pPr>
      <w:r>
        <w:t xml:space="preserve">pinustro  </w:t>
      </w:r>
      <w:r>
        <w:tab/>
        <w:t>17500</w:t>
      </w:r>
      <w:r>
        <w:tab/>
      </w:r>
      <w:r>
        <w:tab/>
      </w:r>
    </w:p>
    <w:p w:rsidR="0042646D" w:rsidRDefault="0042646D" w:rsidP="0042646D">
      <w:pPr>
        <w:pStyle w:val="textinputfile"/>
        <w:ind w:hanging="376"/>
      </w:pPr>
      <w:r>
        <w:t xml:space="preserve">poputrem  </w:t>
      </w:r>
      <w:r>
        <w:tab/>
        <w:t>15000</w:t>
      </w:r>
      <w:r>
        <w:tab/>
      </w:r>
      <w:r>
        <w:tab/>
      </w:r>
    </w:p>
    <w:p w:rsidR="0042646D" w:rsidRDefault="0042646D" w:rsidP="0042646D">
      <w:pPr>
        <w:pStyle w:val="textinputfile"/>
        <w:ind w:hanging="376"/>
      </w:pPr>
      <w:r>
        <w:t xml:space="preserve">querelli  </w:t>
      </w:r>
      <w:r>
        <w:tab/>
        <w:t>20000</w:t>
      </w:r>
      <w:r>
        <w:tab/>
      </w:r>
      <w:r>
        <w:tab/>
      </w:r>
    </w:p>
    <w:p w:rsidR="0042646D" w:rsidRDefault="0042646D" w:rsidP="0042646D">
      <w:pPr>
        <w:pStyle w:val="textinputfile"/>
        <w:ind w:hanging="376"/>
      </w:pPr>
      <w:r>
        <w:t xml:space="preserve">querrubr  </w:t>
      </w:r>
      <w:r>
        <w:tab/>
        <w:t>20000</w:t>
      </w:r>
      <w:r>
        <w:tab/>
      </w:r>
      <w:r>
        <w:tab/>
      </w:r>
    </w:p>
    <w:p w:rsidR="0042646D" w:rsidRDefault="0042646D" w:rsidP="0042646D">
      <w:pPr>
        <w:pStyle w:val="textinputfile"/>
        <w:ind w:hanging="376"/>
      </w:pPr>
      <w:r>
        <w:t xml:space="preserve">thujocci  </w:t>
      </w:r>
      <w:r>
        <w:tab/>
        <w:t>20000</w:t>
      </w:r>
      <w:r>
        <w:tab/>
      </w:r>
      <w:r>
        <w:tab/>
      </w:r>
    </w:p>
    <w:p w:rsidR="0042646D" w:rsidRDefault="0042646D" w:rsidP="0042646D">
      <w:pPr>
        <w:pStyle w:val="textinputfile"/>
        <w:ind w:hanging="376"/>
      </w:pPr>
      <w:r>
        <w:t xml:space="preserve">tiliamer  </w:t>
      </w:r>
      <w:r>
        <w:tab/>
        <w:t>25000</w:t>
      </w:r>
      <w:r>
        <w:tab/>
      </w:r>
      <w:r>
        <w:tab/>
      </w:r>
    </w:p>
    <w:p w:rsidR="0042646D" w:rsidRDefault="0042646D" w:rsidP="0042646D">
      <w:pPr>
        <w:pStyle w:val="textinputfile"/>
        <w:ind w:hanging="376"/>
      </w:pPr>
      <w:r>
        <w:t xml:space="preserve">tsugcana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r>
        <w:t>AgeOnlyDisturbances:BiomassParameters  bio-reductions-standard.txt</w:t>
      </w:r>
    </w:p>
    <w:p w:rsidR="005D746B" w:rsidRDefault="005D746B" w:rsidP="005D746B">
      <w:pPr>
        <w:pStyle w:val="textinputfile"/>
        <w:ind w:hanging="376"/>
      </w:pPr>
    </w:p>
    <w:p w:rsidR="00B57BC5" w:rsidRDefault="00B57BC5">
      <w:pPr>
        <w:rPr>
          <w:rFonts w:ascii="Verdana" w:hAnsi="Verdana" w:cs="Verdana"/>
          <w:sz w:val="28"/>
          <w:szCs w:val="28"/>
        </w:rPr>
      </w:pPr>
      <w:r>
        <w:br w:type="page"/>
      </w:r>
    </w:p>
    <w:p w:rsidR="005D746B" w:rsidRDefault="005D746B" w:rsidP="006F6491">
      <w:pPr>
        <w:pStyle w:val="Heading2"/>
        <w:tabs>
          <w:tab w:val="clear" w:pos="1836"/>
        </w:tabs>
        <w:ind w:left="1170" w:hanging="1170"/>
      </w:pPr>
      <w:bookmarkStart w:id="573" w:name="_Toc387241596"/>
      <w:r>
        <w:lastRenderedPageBreak/>
        <w:t>Age-only Disturbances</w:t>
      </w:r>
      <w:bookmarkEnd w:id="573"/>
    </w:p>
    <w:p w:rsidR="005D746B" w:rsidRPr="0042646D" w:rsidRDefault="005D746B" w:rsidP="0042646D">
      <w:pPr>
        <w:pStyle w:val="textinputfile"/>
        <w:ind w:hanging="376"/>
      </w:pPr>
      <w:r w:rsidRPr="0042646D">
        <w:t>LandisData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CohortBiomass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DeadPool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6F6491">
      <w:pPr>
        <w:pStyle w:val="Heading2"/>
        <w:tabs>
          <w:tab w:val="clear" w:pos="1836"/>
        </w:tabs>
        <w:ind w:left="1170" w:hanging="1170"/>
      </w:pPr>
      <w:bookmarkStart w:id="574" w:name="_Toc387241597"/>
      <w:r>
        <w:t>Climate Input</w:t>
      </w:r>
      <w:bookmarkEnd w:id="574"/>
    </w:p>
    <w:p w:rsidR="009D6494" w:rsidRPr="004E6505" w:rsidRDefault="009D6494" w:rsidP="009D6494">
      <w:pPr>
        <w:pStyle w:val="textinputfile"/>
        <w:ind w:hanging="376"/>
      </w:pPr>
      <w:r w:rsidRPr="004E6505">
        <w:t>LandisData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r w:rsidRPr="004E6505">
        <w:t>ClimateTable</w:t>
      </w:r>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t>AvgMinT</w:t>
      </w:r>
      <w:r w:rsidRPr="004E6505">
        <w:tab/>
      </w:r>
      <w:r w:rsidR="004F25FB">
        <w:tab/>
      </w:r>
      <w:r w:rsidRPr="004E6505">
        <w:t>AvgMaxT</w:t>
      </w:r>
      <w:r w:rsidR="004F25FB">
        <w:tab/>
      </w:r>
      <w:r w:rsidRPr="004E6505">
        <w:tab/>
        <w:t>StdDevT</w:t>
      </w:r>
      <w:r w:rsidRPr="004E6505">
        <w:tab/>
      </w:r>
      <w:r w:rsidR="004F25FB">
        <w:tab/>
      </w:r>
      <w:r w:rsidRPr="004E6505">
        <w:t>AvgPpt</w:t>
      </w:r>
      <w:r w:rsidRPr="004E6505">
        <w:tab/>
        <w:t>StdDevPpt</w:t>
      </w:r>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lastRenderedPageBreak/>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Melissa Lucash" w:date="2014-05-07T16:04:00Z" w:initials="ML">
    <w:p w:rsidR="008D540B" w:rsidRDefault="008D540B">
      <w:pPr>
        <w:pStyle w:val="CommentText"/>
      </w:pPr>
      <w:r>
        <w:rPr>
          <w:rStyle w:val="CommentReference"/>
        </w:rPr>
        <w:annotationRef/>
      </w:r>
      <w:r>
        <w:t>Megan add a description of your changes here.</w:t>
      </w:r>
    </w:p>
  </w:comment>
  <w:comment w:id="142" w:author="Megan Creutzburg" w:date="2014-05-07T16:04:00Z" w:initials="MC">
    <w:p w:rsidR="008D540B" w:rsidRDefault="008D540B" w:rsidP="007A3F68">
      <w:pPr>
        <w:pStyle w:val="CommentText"/>
      </w:pPr>
      <w:r>
        <w:rPr>
          <w:rStyle w:val="CommentReference"/>
        </w:rPr>
        <w:annotationRef/>
      </w:r>
      <w:r>
        <w:t>In my simulations this is hugely influential if I change time steps (e.g. calibrating to yearly flux tower data), and this description makes it sound like you don’t really need to worry about it.  Isn’t there a way to do this internally in the model???!!</w:t>
      </w:r>
    </w:p>
  </w:comment>
  <w:comment w:id="272" w:author="Megan Creutzburg" w:date="2014-05-07T16:04:00Z" w:initials="MC">
    <w:p w:rsidR="008D540B" w:rsidRDefault="008D540B">
      <w:pPr>
        <w:pStyle w:val="CommentText"/>
      </w:pPr>
      <w:r>
        <w:rPr>
          <w:rStyle w:val="CommentReference"/>
        </w:rPr>
        <w:annotationRef/>
      </w:r>
      <w:r>
        <w:t>Rob, did you say that Century says to double this?  I didn’t see that in the manual but we should add it here if so</w:t>
      </w:r>
    </w:p>
  </w:comment>
  <w:comment w:id="307" w:author="Melissa Lucash" w:date="2014-05-07T16:04:00Z" w:initials="ML">
    <w:p w:rsidR="008D540B" w:rsidRDefault="008D540B">
      <w:pPr>
        <w:pStyle w:val="CommentText"/>
      </w:pPr>
      <w:r>
        <w:rPr>
          <w:rStyle w:val="CommentReference"/>
        </w:rPr>
        <w:annotationRef/>
      </w:r>
      <w:r>
        <w:t>Is this really a maximum or a fraction because it ranges from 0 to 1?</w:t>
      </w:r>
    </w:p>
  </w:comment>
  <w:comment w:id="535" w:author="Melissa Lucash" w:date="2014-05-07T16:04:00Z" w:initials="ML">
    <w:p w:rsidR="006F6491" w:rsidRDefault="006F6491">
      <w:pPr>
        <w:pStyle w:val="CommentText"/>
      </w:pPr>
      <w:r>
        <w:rPr>
          <w:rStyle w:val="CommentReference"/>
        </w:rPr>
        <w:annotationRef/>
      </w:r>
      <w:r>
        <w:t xml:space="preserve">Gotta make these for ALL files in Century.  </w:t>
      </w:r>
    </w:p>
  </w:comment>
  <w:comment w:id="571" w:author="Melissa Lucash" w:date="2014-05-07T16:04:00Z" w:initials="ML">
    <w:p w:rsidR="005C3220" w:rsidRDefault="005C3220">
      <w:pPr>
        <w:pStyle w:val="CommentText"/>
      </w:pPr>
      <w:r>
        <w:rPr>
          <w:rStyle w:val="CommentReference"/>
        </w:rPr>
        <w:annotationRef/>
      </w:r>
      <w:r w:rsidR="00090526">
        <w:t>Needs to be updated before we release this vers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40B" w:rsidRDefault="008D540B">
      <w:r>
        <w:separator/>
      </w:r>
    </w:p>
  </w:endnote>
  <w:endnote w:type="continuationSeparator" w:id="0">
    <w:p w:rsidR="008D540B" w:rsidRDefault="008D5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40B" w:rsidRDefault="008D540B">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6F6491">
      <w:rPr>
        <w:rFonts w:ascii="Arial" w:hAnsi="Arial" w:cs="Arial"/>
        <w:noProof/>
      </w:rPr>
      <w:t>6</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40B" w:rsidRDefault="008D540B">
      <w:r>
        <w:separator/>
      </w:r>
    </w:p>
  </w:footnote>
  <w:footnote w:type="continuationSeparator" w:id="0">
    <w:p w:rsidR="008D540B" w:rsidRDefault="008D54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40B" w:rsidRDefault="008D540B">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40B" w:rsidRDefault="006F6491">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8D540B">
      <w:t>Century Succession</w:t>
    </w:r>
    <w:r>
      <w:fldChar w:fldCharType="end"/>
    </w:r>
    <w:r w:rsidR="008D540B">
      <w:t xml:space="preserve"> v</w:t>
    </w:r>
    <w:fldSimple w:instr=" DOCPROPERTY  &quot;Extension Version&quot;  \* MERGEFORMAT ">
      <w:r w:rsidR="008D540B">
        <w:t>3.2</w:t>
      </w:r>
    </w:fldSimple>
    <w:r w:rsidR="008D540B">
      <w:t xml:space="preserve"> – User Guide</w:t>
    </w:r>
    <w:r w:rsidR="008D540B">
      <w:tab/>
    </w:r>
    <w:r w:rsidR="008D540B">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0"/>
  </w:num>
  <w:num w:numId="5">
    <w:abstractNumId w:val="0"/>
  </w:num>
  <w:num w:numId="6">
    <w:abstractNumId w:val="0"/>
  </w:num>
  <w:num w:numId="7">
    <w:abstractNumId w:val="0"/>
  </w:num>
  <w:num w:numId="8">
    <w:abstractNumId w:val="1"/>
  </w:num>
  <w:num w:numId="9">
    <w:abstractNumId w:val="5"/>
  </w:num>
  <w:num w:numId="10">
    <w:abstractNumId w:val="4"/>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0"/>
  </w:num>
  <w:num w:numId="44">
    <w:abstractNumId w:val="0"/>
  </w:num>
  <w:num w:numId="45">
    <w:abstractNumId w:val="0"/>
  </w:num>
  <w:num w:numId="46">
    <w:abstractNumId w:val="0"/>
  </w:num>
  <w:num w:numId="47">
    <w:abstractNumId w:val="0"/>
  </w:num>
  <w:num w:numId="48">
    <w:abstractNumId w:val="0"/>
  </w:num>
  <w:num w:numId="49">
    <w:abstractNumId w:val="0"/>
  </w:num>
  <w:num w:numId="50">
    <w:abstractNumId w:val="0"/>
  </w:num>
  <w:num w:numId="51">
    <w:abstractNumId w:val="0"/>
  </w:num>
  <w:num w:numId="52">
    <w:abstractNumId w:val="0"/>
  </w:num>
  <w:num w:numId="53">
    <w:abstractNumId w:val="0"/>
  </w:num>
  <w:num w:numId="54">
    <w:abstractNumId w:val="0"/>
  </w:num>
  <w:num w:numId="55">
    <w:abstractNumId w:val="0"/>
  </w:num>
  <w:num w:numId="56">
    <w:abstractNumId w:val="0"/>
  </w:num>
  <w:num w:numId="57">
    <w:abstractNumId w:val="0"/>
  </w:num>
  <w:num w:numId="58">
    <w:abstractNumId w:val="0"/>
  </w:num>
  <w:num w:numId="59">
    <w:abstractNumId w:val="0"/>
  </w:num>
  <w:num w:numId="60">
    <w:abstractNumId w:val="0"/>
  </w:num>
  <w:num w:numId="61">
    <w:abstractNumId w:val="0"/>
  </w:num>
  <w:num w:numId="62">
    <w:abstractNumId w:val="0"/>
  </w:num>
  <w:num w:numId="63">
    <w:abstractNumId w:val="0"/>
  </w:num>
  <w:num w:numId="64">
    <w:abstractNumId w:val="0"/>
  </w:num>
  <w:num w:numId="65">
    <w:abstractNumId w:val="0"/>
  </w:num>
  <w:num w:numId="66">
    <w:abstractNumId w:val="0"/>
  </w:num>
  <w:num w:numId="67">
    <w:abstractNumId w:val="0"/>
  </w:num>
  <w:num w:numId="68">
    <w:abstractNumId w:val="0"/>
  </w:num>
  <w:num w:numId="69">
    <w:abstractNumId w:val="0"/>
  </w:num>
  <w:num w:numId="70">
    <w:abstractNumId w:val="0"/>
  </w:num>
  <w:num w:numId="71">
    <w:abstractNumId w:val="0"/>
  </w:num>
  <w:num w:numId="72">
    <w:abstractNumId w:val="0"/>
  </w:num>
  <w:num w:numId="73">
    <w:abstractNumId w:val="0"/>
  </w:num>
  <w:num w:numId="74">
    <w:abstractNumId w:val="0"/>
  </w:num>
  <w:num w:numId="75">
    <w:abstractNumId w:val="0"/>
  </w:num>
  <w:num w:numId="76">
    <w:abstractNumId w:val="0"/>
  </w:num>
  <w:num w:numId="77">
    <w:abstractNumId w:val="0"/>
  </w:num>
  <w:num w:numId="78">
    <w:abstractNumId w:val="0"/>
  </w:num>
  <w:num w:numId="79">
    <w:abstractNumId w:val="0"/>
  </w:num>
  <w:num w:numId="80">
    <w:abstractNumId w:val="0"/>
  </w:num>
  <w:num w:numId="81">
    <w:abstractNumId w:val="0"/>
  </w:num>
  <w:num w:numId="82">
    <w:abstractNumId w:val="0"/>
  </w:num>
  <w:num w:numId="83">
    <w:abstractNumId w:val="0"/>
  </w:num>
  <w:num w:numId="84">
    <w:abstractNumId w:val="0"/>
  </w:num>
  <w:num w:numId="85">
    <w:abstractNumId w:val="0"/>
  </w:num>
  <w:num w:numId="86">
    <w:abstractNumId w:val="0"/>
  </w:num>
  <w:num w:numId="87">
    <w:abstractNumId w:val="0"/>
  </w:num>
  <w:num w:numId="88">
    <w:abstractNumId w:val="0"/>
  </w:num>
  <w:num w:numId="89">
    <w:abstractNumId w:val="0"/>
  </w:num>
  <w:num w:numId="90">
    <w:abstractNumId w:val="0"/>
  </w:num>
  <w:num w:numId="91">
    <w:abstractNumId w:val="0"/>
  </w:num>
  <w:num w:numId="92">
    <w:abstractNumId w:val="0"/>
  </w:num>
  <w:num w:numId="93">
    <w:abstractNumId w:val="0"/>
  </w:num>
  <w:num w:numId="94">
    <w:abstractNumId w:val="0"/>
  </w:num>
  <w:num w:numId="95">
    <w:abstractNumId w:val="0"/>
  </w:num>
  <w:num w:numId="96">
    <w:abstractNumId w:val="0"/>
  </w:num>
  <w:num w:numId="97">
    <w:abstractNumId w:val="0"/>
  </w:num>
  <w:num w:numId="98">
    <w:abstractNumId w:val="0"/>
  </w:num>
  <w:num w:numId="99">
    <w:abstractNumId w:val="0"/>
  </w:num>
  <w:num w:numId="100">
    <w:abstractNumId w:val="0"/>
  </w:num>
  <w:num w:numId="101">
    <w:abstractNumId w:val="0"/>
  </w:num>
  <w:num w:numId="102">
    <w:abstractNumId w:val="0"/>
  </w:num>
  <w:num w:numId="103">
    <w:abstractNumId w:val="0"/>
  </w:num>
  <w:num w:numId="104">
    <w:abstractNumId w:val="0"/>
  </w:num>
  <w:num w:numId="105">
    <w:abstractNumId w:val="0"/>
  </w:num>
  <w:num w:numId="106">
    <w:abstractNumId w:val="0"/>
  </w:num>
  <w:num w:numId="107">
    <w:abstractNumId w:val="0"/>
  </w:num>
  <w:num w:numId="108">
    <w:abstractNumId w:val="0"/>
  </w:num>
  <w:num w:numId="109">
    <w:abstractNumId w:val="0"/>
  </w:num>
  <w:num w:numId="110">
    <w:abstractNumId w:val="0"/>
  </w:num>
  <w:num w:numId="111">
    <w:abstractNumId w:val="0"/>
  </w:num>
  <w:num w:numId="112">
    <w:abstractNumId w:val="0"/>
  </w:num>
  <w:num w:numId="113">
    <w:abstractNumId w:val="0"/>
  </w:num>
  <w:num w:numId="114">
    <w:abstractNumId w:val="0"/>
  </w:num>
  <w:num w:numId="115">
    <w:abstractNumId w:val="0"/>
  </w:num>
  <w:num w:numId="116">
    <w:abstractNumId w:val="0"/>
  </w:num>
  <w:num w:numId="117">
    <w:abstractNumId w:val="0"/>
  </w:num>
  <w:num w:numId="118">
    <w:abstractNumId w:val="0"/>
  </w:num>
  <w:num w:numId="119">
    <w:abstractNumId w:val="0"/>
  </w:num>
  <w:num w:numId="120">
    <w:abstractNumId w:val="0"/>
  </w:num>
  <w:num w:numId="121">
    <w:abstractNumId w:val="0"/>
  </w:num>
  <w:num w:numId="122">
    <w:abstractNumId w:val="0"/>
  </w:num>
  <w:num w:numId="123">
    <w:abstractNumId w:val="0"/>
  </w:num>
  <w:num w:numId="124">
    <w:abstractNumId w:val="0"/>
  </w:num>
  <w:num w:numId="125">
    <w:abstractNumId w:val="0"/>
  </w:num>
  <w:num w:numId="126">
    <w:abstractNumId w:val="0"/>
  </w:num>
  <w:num w:numId="127">
    <w:abstractNumId w:val="0"/>
  </w:num>
  <w:num w:numId="128">
    <w:abstractNumId w:val="0"/>
  </w:num>
  <w:num w:numId="129">
    <w:abstractNumId w:val="0"/>
  </w:num>
  <w:num w:numId="130">
    <w:abstractNumId w:val="0"/>
  </w:num>
  <w:num w:numId="131">
    <w:abstractNumId w:val="0"/>
  </w:num>
  <w:num w:numId="132">
    <w:abstractNumId w:val="0"/>
  </w:num>
  <w:num w:numId="133">
    <w:abstractNumId w:val="0"/>
  </w:num>
  <w:num w:numId="134">
    <w:abstractNumId w:val="0"/>
  </w:num>
  <w:num w:numId="135">
    <w:abstractNumId w:val="0"/>
  </w:num>
  <w:num w:numId="136">
    <w:abstractNumId w:val="0"/>
  </w:num>
  <w:num w:numId="137">
    <w:abstractNumId w:val="0"/>
  </w:num>
  <w:num w:numId="138">
    <w:abstractNumId w:val="0"/>
  </w:num>
  <w:num w:numId="139">
    <w:abstractNumId w:val="0"/>
  </w:num>
  <w:num w:numId="140">
    <w:abstractNumId w:val="0"/>
  </w:num>
  <w:num w:numId="141">
    <w:abstractNumId w:val="0"/>
  </w:num>
  <w:num w:numId="142">
    <w:abstractNumId w:val="0"/>
  </w:num>
  <w:num w:numId="143">
    <w:abstractNumId w:val="0"/>
  </w:num>
  <w:num w:numId="144">
    <w:abstractNumId w:val="0"/>
  </w:num>
  <w:num w:numId="145">
    <w:abstractNumId w:val="0"/>
  </w:num>
  <w:num w:numId="146">
    <w:abstractNumId w:val="0"/>
  </w:num>
  <w:num w:numId="147">
    <w:abstractNumId w:val="0"/>
  </w:num>
  <w:num w:numId="148">
    <w:abstractNumId w:val="0"/>
  </w:num>
  <w:num w:numId="149">
    <w:abstractNumId w:val="0"/>
  </w:num>
  <w:num w:numId="150">
    <w:abstractNumId w:val="0"/>
  </w:num>
  <w:num w:numId="151">
    <w:abstractNumId w:val="0"/>
  </w:num>
  <w:num w:numId="152">
    <w:abstractNumId w:val="0"/>
  </w:num>
  <w:num w:numId="153">
    <w:abstractNumId w:val="0"/>
  </w:num>
  <w:num w:numId="154">
    <w:abstractNumId w:val="0"/>
  </w:num>
  <w:num w:numId="155">
    <w:abstractNumId w:val="0"/>
  </w:num>
  <w:num w:numId="156">
    <w:abstractNumId w:val="0"/>
  </w:num>
  <w:num w:numId="157">
    <w:abstractNumId w:val="0"/>
  </w:num>
  <w:num w:numId="158">
    <w:abstractNumId w:val="0"/>
  </w:num>
  <w:num w:numId="159">
    <w:abstractNumId w:val="0"/>
  </w:num>
  <w:num w:numId="160">
    <w:abstractNumId w:val="0"/>
  </w:num>
  <w:num w:numId="161">
    <w:abstractNumId w:val="0"/>
  </w:num>
  <w:num w:numId="162">
    <w:abstractNumId w:val="0"/>
  </w:num>
  <w:num w:numId="163">
    <w:abstractNumId w:val="0"/>
  </w:num>
  <w:num w:numId="164">
    <w:abstractNumId w:val="0"/>
  </w:num>
  <w:num w:numId="165">
    <w:abstractNumId w:val="0"/>
  </w:num>
  <w:num w:numId="166">
    <w:abstractNumId w:val="0"/>
  </w:num>
  <w:num w:numId="167">
    <w:abstractNumId w:val="0"/>
  </w:num>
  <w:num w:numId="168">
    <w:abstractNumId w:val="0"/>
  </w:num>
  <w:num w:numId="169">
    <w:abstractNumId w:val="0"/>
  </w:num>
  <w:num w:numId="170">
    <w:abstractNumId w:val="0"/>
  </w:num>
  <w:num w:numId="171">
    <w:abstractNumId w:val="0"/>
  </w:num>
  <w:num w:numId="172">
    <w:abstractNumId w:val="0"/>
  </w:num>
  <w:num w:numId="173">
    <w:abstractNumId w:val="0"/>
  </w:num>
  <w:num w:numId="174">
    <w:abstractNumId w:val="0"/>
  </w:num>
  <w:numIdMacAtCleanup w:val="1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F228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36E"/>
    <w:rsid w:val="003836A9"/>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3F68"/>
    <w:rsid w:val="007C03E2"/>
    <w:rsid w:val="007C7E42"/>
    <w:rsid w:val="007C7E97"/>
    <w:rsid w:val="007D624A"/>
    <w:rsid w:val="007F6FBF"/>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C1B42"/>
    <w:rsid w:val="00BC566B"/>
    <w:rsid w:val="00BC6C17"/>
    <w:rsid w:val="00BC7E49"/>
    <w:rsid w:val="00BD3088"/>
    <w:rsid w:val="00BD599A"/>
    <w:rsid w:val="00BD7F29"/>
    <w:rsid w:val="00BE1F82"/>
    <w:rsid w:val="00BE3F5C"/>
    <w:rsid w:val="00BE6A56"/>
    <w:rsid w:val="00C07AEB"/>
    <w:rsid w:val="00C07C91"/>
    <w:rsid w:val="00C12764"/>
    <w:rsid w:val="00C12A19"/>
    <w:rsid w:val="00C23199"/>
    <w:rsid w:val="00C23A13"/>
    <w:rsid w:val="00C258E3"/>
    <w:rsid w:val="00C310FD"/>
    <w:rsid w:val="00C33133"/>
    <w:rsid w:val="00C34196"/>
    <w:rsid w:val="00C42E45"/>
    <w:rsid w:val="00C6214D"/>
    <w:rsid w:val="00C63F5E"/>
    <w:rsid w:val="00C765C8"/>
    <w:rsid w:val="00C94E45"/>
    <w:rsid w:val="00CA4149"/>
    <w:rsid w:val="00CA5CEC"/>
    <w:rsid w:val="00CC0885"/>
    <w:rsid w:val="00CC2512"/>
    <w:rsid w:val="00CC2921"/>
    <w:rsid w:val="00CD29DE"/>
    <w:rsid w:val="00D032DF"/>
    <w:rsid w:val="00D16BE0"/>
    <w:rsid w:val="00D20BEE"/>
    <w:rsid w:val="00D22C0E"/>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E1"/>
    <w:rsid w:val="00F10425"/>
    <w:rsid w:val="00F150AC"/>
    <w:rsid w:val="00F25FBE"/>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97B6618-00DA-4FF2-B008-580EC0005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9</Pages>
  <Words>9399</Words>
  <Characters>62727</Characters>
  <Application>Microsoft Office Word</Application>
  <DocSecurity>0</DocSecurity>
  <Lines>522</Lines>
  <Paragraphs>14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7198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Melissa Lucash</cp:lastModifiedBy>
  <cp:revision>9</cp:revision>
  <cp:lastPrinted>2013-05-27T18:11:00Z</cp:lastPrinted>
  <dcterms:created xsi:type="dcterms:W3CDTF">2014-05-07T21:25:00Z</dcterms:created>
  <dcterms:modified xsi:type="dcterms:W3CDTF">2014-05-0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